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69992" w14:textId="77777777" w:rsidR="00AF2BB1" w:rsidRPr="00157C15" w:rsidRDefault="00AF2BB1" w:rsidP="003B7BA3">
      <w:pPr>
        <w:pStyle w:val="papertitle"/>
        <w:spacing w:before="100" w:beforeAutospacing="1" w:after="100" w:afterAutospacing="1"/>
        <w:rPr>
          <w:b/>
          <w:bCs/>
        </w:rPr>
      </w:pPr>
      <w:r w:rsidRPr="00157C15">
        <w:rPr>
          <w:b/>
          <w:bCs/>
        </w:rPr>
        <w:t>NHẬN DIỆN TRÁI CÂY</w:t>
      </w:r>
    </w:p>
    <w:p w14:paraId="08AE422B" w14:textId="77777777" w:rsidR="00AF2BB1" w:rsidRPr="00157C15" w:rsidRDefault="00AF2BB1" w:rsidP="003B7BA3">
      <w:pPr>
        <w:pStyle w:val="Author"/>
        <w:spacing w:before="100" w:beforeAutospacing="1" w:after="100" w:afterAutospacing="1" w:line="120" w:lineRule="auto"/>
        <w:rPr>
          <w:sz w:val="16"/>
          <w:szCs w:val="16"/>
        </w:rPr>
      </w:pPr>
    </w:p>
    <w:p w14:paraId="202D3414" w14:textId="77777777" w:rsidR="00AF2BB1" w:rsidRPr="00157C15" w:rsidRDefault="00AF2BB1" w:rsidP="003B7BA3">
      <w:pPr>
        <w:pStyle w:val="Author"/>
        <w:spacing w:before="100" w:beforeAutospacing="1" w:after="100" w:afterAutospacing="1" w:line="120" w:lineRule="auto"/>
        <w:rPr>
          <w:sz w:val="16"/>
          <w:szCs w:val="16"/>
        </w:rPr>
        <w:sectPr w:rsidR="00AF2BB1" w:rsidRPr="00157C15" w:rsidSect="00ED5FF0">
          <w:headerReference w:type="default" r:id="rId8"/>
          <w:headerReference w:type="first" r:id="rId9"/>
          <w:footerReference w:type="first" r:id="rId10"/>
          <w:pgSz w:w="11906" w:h="16838" w:code="9"/>
          <w:pgMar w:top="540" w:right="893" w:bottom="1440" w:left="893" w:header="720" w:footer="720" w:gutter="0"/>
          <w:cols w:space="720"/>
          <w:titlePg/>
          <w:docGrid w:linePitch="360"/>
        </w:sectPr>
      </w:pPr>
    </w:p>
    <w:p w14:paraId="0133AF8C" w14:textId="77777777" w:rsidR="00AF2BB1" w:rsidRPr="00157C15" w:rsidRDefault="00AF2BB1" w:rsidP="003B7BA3">
      <w:pPr>
        <w:pStyle w:val="Author"/>
        <w:spacing w:before="100" w:beforeAutospacing="1"/>
        <w:rPr>
          <w:sz w:val="18"/>
          <w:szCs w:val="18"/>
        </w:rPr>
      </w:pPr>
      <w:r w:rsidRPr="00157C15">
        <w:rPr>
          <w:sz w:val="18"/>
          <w:szCs w:val="18"/>
        </w:rPr>
        <w:t xml:space="preserve">Vũ Đình Phúc </w:t>
      </w:r>
      <w:r w:rsidRPr="00157C15">
        <w:rPr>
          <w:sz w:val="18"/>
          <w:szCs w:val="18"/>
        </w:rPr>
        <w:br/>
        <w:t>Khoa Công Nghệ Thông Tin</w:t>
      </w:r>
      <w:r w:rsidRPr="00157C15">
        <w:rPr>
          <w:sz w:val="18"/>
          <w:szCs w:val="18"/>
        </w:rPr>
        <w:br/>
        <w:t>Trường Đại Học Đà Lạt</w:t>
      </w:r>
      <w:r w:rsidRPr="00157C15">
        <w:rPr>
          <w:i/>
          <w:sz w:val="18"/>
          <w:szCs w:val="18"/>
        </w:rPr>
        <w:br/>
      </w:r>
      <w:r w:rsidRPr="00157C15">
        <w:rPr>
          <w:sz w:val="18"/>
          <w:szCs w:val="18"/>
        </w:rPr>
        <w:t>Đà Lạt, Lâm Đồng</w:t>
      </w:r>
      <w:r w:rsidRPr="00157C15">
        <w:rPr>
          <w:sz w:val="18"/>
          <w:szCs w:val="18"/>
        </w:rPr>
        <w:br/>
        <w:t>1812824@dlu.edu.vn</w:t>
      </w:r>
      <w:r w:rsidRPr="00157C15">
        <w:rPr>
          <w:sz w:val="18"/>
          <w:szCs w:val="18"/>
        </w:rPr>
        <w:br w:type="column"/>
      </w:r>
      <w:r w:rsidRPr="00157C15">
        <w:rPr>
          <w:sz w:val="18"/>
          <w:szCs w:val="18"/>
        </w:rPr>
        <w:t>Nguyễn Hồng Phượng</w:t>
      </w:r>
      <w:r w:rsidRPr="00157C15">
        <w:rPr>
          <w:sz w:val="18"/>
          <w:szCs w:val="18"/>
        </w:rPr>
        <w:br/>
        <w:t>Khoa Công Nghệ Thông Tin</w:t>
      </w:r>
      <w:r w:rsidRPr="00157C15">
        <w:rPr>
          <w:sz w:val="18"/>
          <w:szCs w:val="18"/>
        </w:rPr>
        <w:br/>
        <w:t>Trường Đại Học Đà Lạt</w:t>
      </w:r>
      <w:r w:rsidRPr="00157C15">
        <w:rPr>
          <w:i/>
          <w:sz w:val="18"/>
          <w:szCs w:val="18"/>
        </w:rPr>
        <w:br/>
      </w:r>
      <w:r w:rsidRPr="00157C15">
        <w:rPr>
          <w:sz w:val="18"/>
          <w:szCs w:val="18"/>
        </w:rPr>
        <w:t>Đà Lạt, Lâm Đồng</w:t>
      </w:r>
      <w:r w:rsidRPr="00157C15">
        <w:rPr>
          <w:sz w:val="18"/>
          <w:szCs w:val="18"/>
        </w:rPr>
        <w:br/>
        <w:t>1812829@dlu.edu.vn</w:t>
      </w:r>
    </w:p>
    <w:p w14:paraId="36E23DE4" w14:textId="3A1FC702" w:rsidR="00AF2BB1" w:rsidRPr="00157C15" w:rsidRDefault="0018712E" w:rsidP="003B7BA3">
      <w:pPr>
        <w:pStyle w:val="Author"/>
        <w:spacing w:before="100" w:beforeAutospacing="1"/>
        <w:sectPr w:rsidR="00AF2BB1" w:rsidRPr="00157C15" w:rsidSect="00ED5FF0">
          <w:type w:val="continuous"/>
          <w:pgSz w:w="11906" w:h="16838" w:code="9"/>
          <w:pgMar w:top="450" w:right="893" w:bottom="1440" w:left="893" w:header="720" w:footer="720" w:gutter="0"/>
          <w:cols w:num="3" w:space="720"/>
          <w:docGrid w:linePitch="360"/>
        </w:sectPr>
      </w:pPr>
      <w:r>
        <w:rPr>
          <w:sz w:val="18"/>
          <w:szCs w:val="18"/>
        </w:rPr>
        <w:t>-------------------</w:t>
      </w:r>
      <w:r w:rsidR="00AF2BB1" w:rsidRPr="0018712E">
        <w:rPr>
          <w:sz w:val="18"/>
          <w:szCs w:val="18"/>
        </w:rPr>
        <w:br/>
      </w:r>
      <w:r w:rsidR="00AF2BB1" w:rsidRPr="0018712E">
        <w:rPr>
          <w:sz w:val="18"/>
          <w:szCs w:val="18"/>
        </w:rPr>
        <w:br w:type="column"/>
      </w:r>
      <w:r>
        <w:rPr>
          <w:sz w:val="18"/>
          <w:szCs w:val="18"/>
        </w:rPr>
        <w:t>Đặng Ngọc Thạch</w:t>
      </w:r>
      <w:r w:rsidR="00AF2BB1" w:rsidRPr="00157C15">
        <w:rPr>
          <w:sz w:val="18"/>
          <w:szCs w:val="18"/>
        </w:rPr>
        <w:br/>
        <w:t>Khoa Công Nghệ Thông Tin</w:t>
      </w:r>
      <w:r w:rsidR="00AF2BB1" w:rsidRPr="00157C15">
        <w:rPr>
          <w:sz w:val="18"/>
          <w:szCs w:val="18"/>
        </w:rPr>
        <w:br/>
        <w:t>Trường Đại Học Đà Lạt</w:t>
      </w:r>
      <w:r w:rsidR="00AF2BB1" w:rsidRPr="00157C15">
        <w:rPr>
          <w:i/>
          <w:sz w:val="18"/>
          <w:szCs w:val="18"/>
        </w:rPr>
        <w:br/>
      </w:r>
      <w:r w:rsidR="00AF2BB1" w:rsidRPr="00157C15">
        <w:rPr>
          <w:sz w:val="18"/>
          <w:szCs w:val="18"/>
        </w:rPr>
        <w:t>Đà Lạt, Lâm Đồ</w:t>
      </w:r>
      <w:r>
        <w:rPr>
          <w:sz w:val="18"/>
          <w:szCs w:val="18"/>
        </w:rPr>
        <w:t>ng</w:t>
      </w:r>
      <w:r>
        <w:rPr>
          <w:sz w:val="18"/>
          <w:szCs w:val="18"/>
        </w:rPr>
        <w:br/>
        <w:t>1812843</w:t>
      </w:r>
      <w:r w:rsidR="00AF2BB1" w:rsidRPr="00157C15">
        <w:rPr>
          <w:sz w:val="18"/>
          <w:szCs w:val="18"/>
        </w:rPr>
        <w:t>@dlu.edu.vn</w:t>
      </w:r>
    </w:p>
    <w:p w14:paraId="206D17DE" w14:textId="77777777" w:rsidR="00AF2BB1" w:rsidRPr="00157C15" w:rsidRDefault="00AF2BB1" w:rsidP="003B7BA3">
      <w:pPr>
        <w:jc w:val="both"/>
        <w:sectPr w:rsidR="00AF2BB1" w:rsidRPr="00157C15" w:rsidSect="00ED5FF0">
          <w:type w:val="continuous"/>
          <w:pgSz w:w="11906" w:h="16838" w:code="9"/>
          <w:pgMar w:top="450" w:right="893" w:bottom="1440" w:left="893" w:header="720" w:footer="720" w:gutter="0"/>
          <w:cols w:num="3" w:space="720"/>
          <w:docGrid w:linePitch="360"/>
        </w:sectPr>
      </w:pPr>
      <w:r w:rsidRPr="00157C15">
        <w:br w:type="column"/>
      </w:r>
    </w:p>
    <w:p w14:paraId="14395BE5" w14:textId="69A40F24" w:rsidR="00AF2BB1" w:rsidRPr="00157C15" w:rsidRDefault="00AF2BB1" w:rsidP="003B7BA3">
      <w:pPr>
        <w:pStyle w:val="Abstract"/>
        <w:ind w:firstLine="274"/>
      </w:pPr>
      <w:r w:rsidRPr="00157C15">
        <w:rPr>
          <w:i/>
          <w:iCs/>
        </w:rPr>
        <w:t xml:space="preserve">Tóm tắt: </w:t>
      </w:r>
      <w:r w:rsidRPr="00157C15">
        <w:t xml:space="preserve">Trong bài báo cáo này, chúng tôi giới thiệu về một bộ dữ liệu hình ảnh trái cây và một số phương pháp nhận diện trái cây. Ngoài ra, chúng tôi cũng trình bày kết quả của quá trình </w:t>
      </w:r>
      <w:r w:rsidR="00E401CD">
        <w:t>sử</w:t>
      </w:r>
      <w:r w:rsidRPr="00157C15">
        <w:t xml:space="preserve"> dụng phương pháp mạng nơ-ron trong nhận diện trái cây.</w:t>
      </w:r>
    </w:p>
    <w:p w14:paraId="7787152A" w14:textId="15F286B6" w:rsidR="00AF2BB1" w:rsidRPr="00157C15" w:rsidRDefault="00AF2BB1" w:rsidP="003B7BA3">
      <w:pPr>
        <w:pStyle w:val="Keywords"/>
        <w:rPr>
          <w:i w:val="0"/>
          <w:iCs/>
        </w:rPr>
      </w:pPr>
      <w:r w:rsidRPr="00157C15">
        <w:t xml:space="preserve">Từ khoá: </w:t>
      </w:r>
      <w:r w:rsidRPr="00157C15">
        <w:rPr>
          <w:b w:val="0"/>
          <w:bCs w:val="0"/>
          <w:i w:val="0"/>
          <w:iCs/>
        </w:rPr>
        <w:t xml:space="preserve">Nhận diện trái cây, CNN, </w:t>
      </w:r>
      <w:r w:rsidR="000A3345">
        <w:rPr>
          <w:b w:val="0"/>
          <w:bCs w:val="0"/>
          <w:i w:val="0"/>
          <w:iCs/>
        </w:rPr>
        <w:t xml:space="preserve">VGG16, </w:t>
      </w:r>
      <w:r w:rsidRPr="00157C15">
        <w:rPr>
          <w:b w:val="0"/>
          <w:bCs w:val="0"/>
          <w:i w:val="0"/>
          <w:iCs/>
        </w:rPr>
        <w:t>tensorflow, deep learning, machine learning, object detection, image processing.</w:t>
      </w:r>
    </w:p>
    <w:p w14:paraId="1443D636" w14:textId="77777777" w:rsidR="00AF2BB1" w:rsidRPr="00157C15" w:rsidRDefault="00AF2BB1" w:rsidP="003B7BA3">
      <w:pPr>
        <w:pStyle w:val="Heading1"/>
        <w:rPr>
          <w:b/>
          <w:bCs/>
        </w:rPr>
      </w:pPr>
      <w:r w:rsidRPr="00157C15">
        <w:rPr>
          <w:b/>
          <w:bCs/>
        </w:rPr>
        <w:t>GIỚI THIỆU</w:t>
      </w:r>
    </w:p>
    <w:p w14:paraId="097D831A" w14:textId="77777777" w:rsidR="00AF2BB1" w:rsidRPr="00157C15" w:rsidRDefault="00AF2BB1" w:rsidP="003B7BA3">
      <w:pPr>
        <w:ind w:firstLine="720"/>
        <w:jc w:val="both"/>
        <w:rPr>
          <w:spacing w:val="-1"/>
          <w:lang w:val="x-none" w:eastAsia="x-none"/>
        </w:rPr>
      </w:pPr>
      <w:r w:rsidRPr="00157C15">
        <w:rPr>
          <w:spacing w:val="-1"/>
          <w:lang w:val="x-none" w:eastAsia="x-none"/>
        </w:rPr>
        <w:t xml:space="preserve">Tài liệu </w:t>
      </w:r>
      <w:r w:rsidRPr="00157C15">
        <w:rPr>
          <w:spacing w:val="-1"/>
          <w:lang w:val="x-none" w:eastAsia="x-none"/>
        </w:rPr>
        <w:fldChar w:fldCharType="begin" w:fldLock="1"/>
      </w:r>
      <w:r w:rsidRPr="00157C15">
        <w:rPr>
          <w:spacing w:val="-1"/>
          <w:lang w:val="x-none" w:eastAsia="x-none"/>
        </w:rPr>
        <w:instrText>ADDIN CSL_CITATION {"citationItems":[{"id":"ITEM-1","itemData":{"author":[{"dropping-particle":"","family":"Sè","given":"K Y","non-dropping-particle":"","parse-names":false,"suffix":""}],"id":"ITEM-1","issued":{"date-parts":[["2018"]]},"page":"65-78","title":"C l Fe C l C l","type":"article-journal"},"uris":["http://www.mendeley.com/documents/?uuid=aebcb076-702b-4e9c-8d2d-75756c05663d"]}],"mendeley":{"formattedCitation":"[1]","plainTextFormattedCitation":"[1]","previouslyFormattedCitation":"[1]"},"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1]</w:t>
      </w:r>
      <w:r w:rsidRPr="00157C15">
        <w:rPr>
          <w:spacing w:val="-1"/>
          <w:lang w:val="x-none" w:eastAsia="x-none"/>
        </w:rPr>
        <w:fldChar w:fldCharType="end"/>
      </w:r>
      <w:r w:rsidRPr="00157C15">
        <w:rPr>
          <w:spacing w:val="-1"/>
          <w:lang w:val="x-none" w:eastAsia="x-none"/>
        </w:rPr>
        <w:t xml:space="preserve"> nhận định: Bài toán nhận diện trái cây là một tường hợp cụ thể của bài toán nhận dạng và phân lớp hình ảnh. Bài toán này kế thừa khó khăn vốn có của bài toán gốc, kèm theo đó là các khó khăn riêng của chính nó như: số lượng khổng lồ về chủng loại theo mùa, vùng miền, địa hình,… với vô vàn loại trái cây có kiểu dáng, màu sắc, kết cấu giống nhau, dải màu thay đổi theo chu kỳ phát triển đa dạng,…. </w:t>
      </w:r>
    </w:p>
    <w:p w14:paraId="2F1B39BD" w14:textId="77777777" w:rsidR="00AF2BB1" w:rsidRPr="00157C15" w:rsidRDefault="00AF2BB1" w:rsidP="003B7BA3">
      <w:pPr>
        <w:ind w:firstLine="720"/>
        <w:jc w:val="both"/>
        <w:rPr>
          <w:spacing w:val="-1"/>
          <w:lang w:val="x-none" w:eastAsia="x-none"/>
        </w:rPr>
      </w:pPr>
      <w:r w:rsidRPr="00157C15">
        <w:rPr>
          <w:spacing w:val="-1"/>
          <w:lang w:val="x-none" w:eastAsia="x-none"/>
        </w:rPr>
        <w:t xml:space="preserve">Bài toán nhận diện trái cây đã xuất hiện từ lâu và đã có rất nhiều bài báo, công trình khoa học được đưa ra nhằm đề xuất hoặc cải tiến thuật toán nhận dạng. Trong đó xuất hiện sớm nhất là các phương pháp “Xử lý ảnh – Image Processing”, các phương pháp này tập trung vào phát triển các thuật toán nhằm trích xuất thông tin, ví dụ như tham số về màu sắc, hình dạng, kết cấu, kích thước,… từ bức ảnh đầu để nhận dạng. Do chỉ đơn thuần xử lý trên một vài ảnh đầu trong khi sự biến thiên về màu sắc hình dạng, kích thước,… của trái cây quá phức tạp nên kết quả của phương pháp này không được cao và phạm vi áp dụng trên số lượng loại trái cây cũng bị hạn chế. Trong tài liệu </w:t>
      </w:r>
      <w:r w:rsidRPr="00157C15">
        <w:rPr>
          <w:spacing w:val="-1"/>
          <w:lang w:val="x-none" w:eastAsia="x-none"/>
        </w:rPr>
        <w:fldChar w:fldCharType="begin" w:fldLock="1"/>
      </w:r>
      <w:r w:rsidRPr="00157C15">
        <w:rPr>
          <w:spacing w:val="-1"/>
          <w:lang w:val="x-none" w:eastAsia="x-none"/>
        </w:rPr>
        <w:instrText>ADDIN CSL_CITATION {"citationItems":[{"id":"ITEM-1","itemData":{"abstract":"Efficient locating the fruit on the tree is one of the major requirements for the fruit harvesting system. This paper presents the fruit detection using improved multiple features based algorithm. To detect the fruit, an image processing algorithm is trained for efficient feature extraction. The algorithm is designed with the aim of calculating different weights for features like intensity, color, orientation and edge of the input test image. The weights of different features represent the approximate locations of the fruit within an image. The Detection Efficiency is achieved up to 90% for different fruit image on tree, captured at different positions. The input images are the section of tree image. The proposed approach can be applied for targeting fruits for robotic fruit harvesting.","author":[{"dropping-particle":"","family":"Patel","given":"Hetal N","non-dropping-particle":"","parse-names":false,"suffix":""},{"dropping-particle":"","family":"Jain","given":"R K","non-dropping-particle":"","parse-names":false,"suffix":""},{"dropping-particle":"","family":"Patel","given":"A D","non-dropping-particle":"","parse-names":false,"suffix":""},{"dropping-particle":"V","family":"Joshi","given":"M","non-dropping-particle":"","parse-names":false,"suffix":""}],"container-title":"International Journal of Computer Applications","id":"ITEM-1","issue":"2","issued":{"date-parts":[["2011"]]},"number-of-pages":"975-8887","title":"Fruit Detection using Improved Multiple Features based Algorithm","type":"report","volume":"13"},"uris":["http://www.mendeley.com/documents/?uuid=ff8a93c7-6258-33ef-baec-9d72bd2d4d1a"]}],"mendeley":{"formattedCitation":"[2]","plainTextFormattedCitation":"[2]","previouslyFormattedCitation":"[2]"},"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2]</w:t>
      </w:r>
      <w:r w:rsidRPr="00157C15">
        <w:rPr>
          <w:spacing w:val="-1"/>
          <w:lang w:val="x-none" w:eastAsia="x-none"/>
        </w:rPr>
        <w:fldChar w:fldCharType="end"/>
      </w:r>
      <w:r w:rsidRPr="00157C15">
        <w:rPr>
          <w:spacing w:val="-1"/>
          <w:lang w:val="x-none" w:eastAsia="x-none"/>
        </w:rPr>
        <w:t>, tác giả Patel và các cộng sự đã sử dụng thuật toán Algorithm để nhận diện trái cây. Trong bài báo này, các tác giả coi màu sắc, cường độ, cạnh và hướng là các đặc điểm của hình ảnh. Tuy nhiên, rất có thể có một số các tính năng khác như các tính năng đối xứng cũng phải xem xét. Thuật toán thông thường chỉ trả về giá trị chính xác khoảng 80%, tuy nhiên với sự cải tiến nhiều tính năng, các tác giả vẩn thu được kết quả có độ chính xác</w:t>
      </w:r>
      <w:r w:rsidRPr="00157C15">
        <w:rPr>
          <w:spacing w:val="-1"/>
          <w:lang w:eastAsia="x-none"/>
        </w:rPr>
        <w:t xml:space="preserve"> </w:t>
      </w:r>
      <w:r w:rsidRPr="00157C15">
        <w:rPr>
          <w:spacing w:val="-1"/>
          <w:lang w:val="x-none" w:eastAsia="x-none"/>
        </w:rPr>
        <w:t>lên tới 95%.</w:t>
      </w:r>
    </w:p>
    <w:p w14:paraId="4282D177" w14:textId="77777777" w:rsidR="00AF2BB1" w:rsidRPr="00157C15" w:rsidRDefault="00AF2BB1" w:rsidP="003B7BA3">
      <w:pPr>
        <w:ind w:firstLine="720"/>
        <w:jc w:val="both"/>
        <w:rPr>
          <w:spacing w:val="-1"/>
          <w:lang w:val="x-none" w:eastAsia="x-none"/>
        </w:rPr>
      </w:pPr>
      <w:r w:rsidRPr="00157C15">
        <w:rPr>
          <w:spacing w:val="-1"/>
          <w:lang w:val="x-none" w:eastAsia="x-none"/>
        </w:rPr>
        <w:t xml:space="preserve">Bên cạnh đó, sau khi xuất hiện nhiều bài báo khoa học đề xuất áp dụng phương pháp Machine learning vào bài toán nhận diện trái cây với độ chính xác cao, hướng giải quyết đã tập trung vào ứng dụng vào cải tiến thuật toán, cụ thể là nghiên cứu, thử nghiệm trích chọn các đặc trưng phù hợp nhất để đưa vào bộ huấn luyện nhận dạng tự động. Tài liệu </w:t>
      </w:r>
      <w:r w:rsidRPr="00157C15">
        <w:rPr>
          <w:spacing w:val="-1"/>
          <w:lang w:val="x-none" w:eastAsia="x-none"/>
        </w:rPr>
        <w:fldChar w:fldCharType="begin" w:fldLock="1"/>
      </w:r>
      <w:r w:rsidRPr="00157C15">
        <w:rPr>
          <w:spacing w:val="-1"/>
          <w:lang w:val="x-none" w:eastAsia="x-none"/>
        </w:rPr>
        <w:instrText>ADDIN CSL_CITATION {"citationItems":[{"id":"ITEM-1","itemData":{"DOI":"10.3390/s140712191","ISSN":"14248220","PMID":"25010694","abstract":"Fully automated yield estimation of intact fruits prior to harvesting provides various benefits to farmers. Until now, several studies have been conducted to estimate fruit yield using image-processing technologies. However, most of these techniques require thresholds for features such as color, shape and size. In addition, their performance strongly depends on the thresholds used, although optimal thresholds tend to vary with images. Furthermore, most of these techniques have attempted to detect only mature and immature fruits, although the number of young fruits is more important for the prediction of long-term fluctuations in yield. In this study, we aimed to develop a method to accurately detect individual intact tomato fruits including mature, immature and young fruits on a plant using a conventional RGB digital camera in conjunction with machine learning approaches. The developed method did not require an adjustment of threshold values for fruit detection from each image because image segmentation was conducted based on classification models generated in accordance with the color, shape, texture and size of the images. The results of fruit detection in the test images showed that the developed method achieved a recall of 0.80, while the precision was 0.88. The recall values of mature, immature and young fruits were 1.00, 0.80 and 0.78, respectively. © 2014 by the authors; licensee MDPI, Basel, Switzerland.","author":[{"dropping-particle":"","family":"Yamamoto","given":"Kyosuke","non-dropping-particle":"","parse-names":false,"suffix":""},{"dropping-particle":"","family":"Guo","given":"Wei","non-dropping-particle":"","parse-names":false,"suffix":""},{"dropping-particle":"","family":"Yoshioka","given":"Yosuke","non-dropping-particle":"","parse-names":false,"suffix":""},{"dropping-particle":"","family":"Ninomiya","given":"Seishi","non-dropping-particle":"","parse-names":false,"suffix":""}],"container-title":"Sensors (Switzerland)","id":"ITEM-1","issue":"7","issued":{"date-parts":[["2014","7","9"]]},"page":"12191-12206","publisher":"MDPI AG","title":"On plant detection of intact tomato fruits using image analysis and machine learning methods","type":"article-journal","volume":"14"},"uris":["http://www.mendeley.com/documents/?uuid=3cabc7cf-3f44-3172-993f-77deb114578d"]}],"mendeley":{"formattedCitation":"[3]","plainTextFormattedCitation":"[3]","previouslyFormattedCitation":"[3]"},"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3]</w:t>
      </w:r>
      <w:r w:rsidRPr="00157C15">
        <w:rPr>
          <w:spacing w:val="-1"/>
          <w:lang w:val="x-none" w:eastAsia="x-none"/>
        </w:rPr>
        <w:fldChar w:fldCharType="end"/>
      </w:r>
      <w:r w:rsidRPr="00157C15">
        <w:rPr>
          <w:spacing w:val="-1"/>
          <w:lang w:val="x-none" w:eastAsia="x-none"/>
        </w:rPr>
        <w:t xml:space="preserve">, tác giả Yamamoto vả các cộng sự thực hiện nhận diện cà chua bằng phương pháp Image analysis và Blob-Based Segmentation. Trong nghiên cứu này, các tác giả mục đích phát triển phương pháp để phát hiện chính xác từng quả cà chua nguyên vẹn bao gồm cả quả trưởng thành và quả non trên cây sử dụng một máy ảnh kỹ thuật số RGB thông thường kết hợp với phương pháp Blob-Based Segmentation. Các phương </w:t>
      </w:r>
      <w:r w:rsidRPr="00157C15">
        <w:rPr>
          <w:spacing w:val="-1"/>
          <w:lang w:val="x-none" w:eastAsia="x-none"/>
        </w:rPr>
        <w:t>pháp này phát triển không yêu cầu điều chỉnh các giá trị ngưỡng để phát hiện trái cây từ mỗi hình ảnh vì việc phân đoạn hình ảnh được thực hiện dựa trên các mô hình phân loại được tạo ra phù hợp với màu sắc, hình dạng, kết cấu và kích thước của hình ảnh. Kết quả từ phát hiện cà chua trong các hình ảnh thử nghiệm cho thấy phương pháp được phát triển đạt được độ thu hồi là 80%, trong khi độ chính xác là 88%. Ngoài ra, kết quả phát hiện quả non là 78%, mặc dù việc phát hiện quả non là rất khó vì kích thước nhỏ và bề ngoài của chúng giống với thân cây.</w:t>
      </w:r>
    </w:p>
    <w:p w14:paraId="2FAA98D9" w14:textId="77777777" w:rsidR="00AF2BB1" w:rsidRPr="00157C15" w:rsidRDefault="00AF2BB1" w:rsidP="003B7BA3">
      <w:pPr>
        <w:ind w:firstLine="720"/>
        <w:jc w:val="both"/>
        <w:rPr>
          <w:spacing w:val="-1"/>
          <w:lang w:val="x-none" w:eastAsia="x-none"/>
        </w:rPr>
      </w:pPr>
      <w:r w:rsidRPr="00157C15">
        <w:rPr>
          <w:spacing w:val="-1"/>
          <w:lang w:val="x-none" w:eastAsia="x-none"/>
        </w:rPr>
        <w:t>Trong những năm gần đây, với sự phát triển vượt bậc về công nghệ, máy tính và sự bùng nổ dữ liệu trên Internet, Deep learning đã đạt được nhiều thành tựu trong lĩnh vực Xử lý hình ảnh và Ngôn ngữ tự nhiên. Deep learning cũng được áp dụng rất thành công trong nhận diện trái cây, trong phạm vi hạn chế về số lượng trái cây cần nhận dạng, phương pháp này đã đạt được kết quả rất cao.</w:t>
      </w:r>
    </w:p>
    <w:p w14:paraId="3EB695C6" w14:textId="4EEBA4C1" w:rsidR="00AF2BB1" w:rsidRPr="00157C15" w:rsidRDefault="00AF2BB1" w:rsidP="003B7BA3">
      <w:pPr>
        <w:ind w:firstLine="720"/>
        <w:jc w:val="both"/>
        <w:rPr>
          <w:spacing w:val="-1"/>
          <w:lang w:val="x-none" w:eastAsia="x-none"/>
        </w:rPr>
      </w:pPr>
      <w:r w:rsidRPr="00157C15">
        <w:rPr>
          <w:spacing w:val="-1"/>
          <w:lang w:val="x-none" w:eastAsia="x-none"/>
        </w:rPr>
        <w:t xml:space="preserve">Bài báo cáo </w:t>
      </w:r>
      <w:r w:rsidRPr="00157C15">
        <w:rPr>
          <w:spacing w:val="-1"/>
          <w:lang w:val="x-none" w:eastAsia="x-none"/>
        </w:rPr>
        <w:fldChar w:fldCharType="begin" w:fldLock="1"/>
      </w:r>
      <w:r w:rsidRPr="00157C15">
        <w:rPr>
          <w:spacing w:val="-1"/>
          <w:lang w:val="x-none" w:eastAsia="x-none"/>
        </w:rPr>
        <w:instrText>ADDIN CSL_CITATION {"citationItems":[{"id":"ITEM-1","itemData":{"DOI":"10.3390/s16081222","ISSN":"14248220","PMID":"27527168","abstract":"This paper presents a novel approach to fruit detection using deep convolutional neural networks. The aim is to build an accurate, fast and reliable fruit detection system, which is a vital element of an autonomous agricultural robotic platform; it is a key element for fruit yield estimation and automated harvesting. Recent work in deep neural networks has led to the development of a state-of-the-art object detector termed Faster Region-based CNN (Faster R-CNN). We adapt this model, through transfer learning, for the task of fruit detection using imagery obtained from two modalities: colour (RGB) and Near-Infrared (NIR). Early and late fusion methods are explored for combining the multi-modal (RGB and NIR) information. This leads to a novel multi-modal Faster R-CNN model, which achieves state-of-the-art results compared to prior work with the F1 score, which takes into account both precision and recall performances improving from 0.807 to 0.838 for the detection of sweet pepper. In addition to improved accuracy, this approach is also much quicker to deploy for new fruits, as it requires bounding box annotation rather than pixel-level annotation (annotating bounding boxes is approximately an order of magnitude quicker to perform). The model is retrained to perform the detection of seven fruits, with the entire process taking four hours to annotate and train the new model per fruit.","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 (Switzerland)","id":"ITEM-1","issue":"8","issued":{"date-parts":[["2016","8","3"]]},"page":"1222","publisher":"MDPI AG","title":"Deepfruits: A fruit detection system using deep neural networks","type":"article-journal","volume":"16"},"uris":["http://www.mendeley.com/documents/?uuid=fb26d831-3416-3e20-89a8-41b4d08e7916"]}],"mendeley":{"formattedCitation":"[4]","plainTextFormattedCitation":"[4]","previouslyFormattedCitation":"[4]"},"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4]</w:t>
      </w:r>
      <w:r w:rsidRPr="00157C15">
        <w:rPr>
          <w:spacing w:val="-1"/>
          <w:lang w:val="x-none" w:eastAsia="x-none"/>
        </w:rPr>
        <w:fldChar w:fldCharType="end"/>
      </w:r>
      <w:r w:rsidRPr="00157C15">
        <w:rPr>
          <w:spacing w:val="-1"/>
          <w:lang w:val="x-none" w:eastAsia="x-none"/>
        </w:rPr>
        <w:t>, tác giả I. Sa và các cộng sự trình bày một cách tiếp cận mới để phát hiện trái cây bằng cách sử dụng mạng nơ-</w:t>
      </w:r>
      <w:r w:rsidR="00E401CD">
        <w:rPr>
          <w:spacing w:val="-1"/>
          <w:lang w:val="vi-VN" w:eastAsia="x-none"/>
        </w:rPr>
        <w:t>ro</w:t>
      </w:r>
      <w:r w:rsidRPr="00157C15">
        <w:rPr>
          <w:spacing w:val="-1"/>
          <w:lang w:val="x-none" w:eastAsia="x-none"/>
        </w:rPr>
        <w:t xml:space="preserve">n phức hợp sâu (CNN). Phương pháp Faster–RCNN (dựa trên CNN) được các tác giả điều chỉnh, thông qua transfer learning, tạo nhiệm vụ phát hiện trái cây bằng cách sử dụng hình ảnh qua 2 phương thức ảnh RGB và ảnh hồng ngoại NIR. Phương pháp này đem lại độ chính xác luôn trên 83%. Mô hình được </w:t>
      </w:r>
      <w:r w:rsidR="00827A12">
        <w:rPr>
          <w:spacing w:val="-1"/>
          <w:lang w:val="x-none" w:eastAsia="x-none"/>
        </w:rPr>
        <w:t>huấn luyện</w:t>
      </w:r>
      <w:r w:rsidRPr="00157C15">
        <w:rPr>
          <w:spacing w:val="-1"/>
          <w:lang w:val="x-none" w:eastAsia="x-none"/>
        </w:rPr>
        <w:t xml:space="preserve"> thực hiện phát hiện 7 loại trái cây, toàn bộ quy trình mất 4 giờ để chú thích và tạo mô hình mới cho mỗi loại trái cây. Tài liệu </w:t>
      </w:r>
      <w:r w:rsidRPr="00157C15">
        <w:rPr>
          <w:spacing w:val="-1"/>
          <w:lang w:val="x-none" w:eastAsia="x-none"/>
        </w:rPr>
        <w:fldChar w:fldCharType="begin" w:fldLock="1"/>
      </w:r>
      <w:r w:rsidRPr="00157C15">
        <w:rPr>
          <w:spacing w:val="-1"/>
          <w:lang w:val="x-none" w:eastAsia="x-none"/>
        </w:rPr>
        <w:instrText>ADDIN CSL_CITATION {"citationItems":[{"id":"ITEM-1","itemData":{"DOI":"10.1002/rob.21699","ISSN":"15564967","abstract":"Ground vehicles equipped with monocular vision systems are a valuable source of high-resolution image data for precision agriculture applications in orchards. This paper presents an image processing framework for fruit detection and counting using orchard image data. A general-purpose image segmentation approach is used, including two feature learning algorithms; multiscale multilayered perceptrons (MLP) and convolutional neural networks (CNN). These networks were extended by including contextual information about how the image data was captured (metadata), which correlates with some of the appearance variations and/or class distributions observed in the data. The pixel-wise fruit segmentation output is processed using the watershed segmentation (WS) and circular Hough transform (CHT) algorithms to detect and count individual fruits. Experiments were conducted in a commercial apple orchard near Melbourne, Australia. The results show an improvement in fruit segmentation performance with the inclusion of metadata on the previously benchmarked MLP network. We extend this work with CNNs, bringing agrovision closer to the state-of-the-art in computer vision, where although metadata had negligible influence, the best pixel-wise F1-score of 0.791 was achieved. The WS algorithm produced the best apple detection and counting results, with a detection F1-score of 0.861. As a final step, image fruit counts were accumulated over multiple rows at the orchard and compared against the post-harvest fruit counts that were obtained from a grading and counting machine. The count estimates using CNN and WS resulted in the best performance for this data set, with a squared correlation coefficient of r2 = 0.826.","author":[{"dropping-particle":"","family":"Bargoti","given":"Suchet","non-dropping-particle":"","parse-names":false,"suffix":""},{"dropping-particle":"","family":"Underwood","given":"James P.","non-dropping-particle":"","parse-names":false,"suffix":""}],"container-title":"Journal of Field Robotics","id":"ITEM-1","issue":"6","issued":{"date-parts":[["2017","9","1"]]},"page":"1039-1060","publisher":"John Wiley and Sons Inc.","title":"Image Segmentation for Fruit Detection and Yield Estimation in Apple Orchards","type":"article-journal","volume":"34"},"uris":["http://www.mendeley.com/documents/?uuid=34132d60-094f-301c-870c-fb9caf1a9f04"]}],"mendeley":{"formattedCitation":"[5]","plainTextFormattedCitation":"[5]","previouslyFormattedCitation":"[5]"},"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5]</w:t>
      </w:r>
      <w:r w:rsidRPr="00157C15">
        <w:rPr>
          <w:spacing w:val="-1"/>
          <w:lang w:val="x-none" w:eastAsia="x-none"/>
        </w:rPr>
        <w:fldChar w:fldCharType="end"/>
      </w:r>
      <w:r w:rsidRPr="00157C15">
        <w:rPr>
          <w:spacing w:val="-1"/>
          <w:lang w:val="x-none" w:eastAsia="x-none"/>
        </w:rPr>
        <w:t xml:space="preserve"> cũng dùng phương pháp trên và đạt kết quả độ chính xác trên 85%.</w:t>
      </w:r>
    </w:p>
    <w:p w14:paraId="7D9C97B4" w14:textId="06DC07A3" w:rsidR="00AF2BB1" w:rsidRPr="00157C15" w:rsidRDefault="00AF2BB1" w:rsidP="003B7BA3">
      <w:pPr>
        <w:ind w:firstLine="720"/>
        <w:jc w:val="both"/>
        <w:rPr>
          <w:spacing w:val="-1"/>
          <w:lang w:val="x-none" w:eastAsia="x-none"/>
        </w:rPr>
      </w:pPr>
      <w:r w:rsidRPr="00157C15">
        <w:rPr>
          <w:spacing w:val="-1"/>
          <w:lang w:val="x-none" w:eastAsia="x-none"/>
        </w:rPr>
        <w:t xml:space="preserve">Trong bài báo cáo </w:t>
      </w:r>
      <w:r w:rsidRPr="00157C15">
        <w:rPr>
          <w:spacing w:val="-1"/>
          <w:lang w:val="x-none" w:eastAsia="x-none"/>
        </w:rPr>
        <w:fldChar w:fldCharType="begin" w:fldLock="1"/>
      </w:r>
      <w:r w:rsidRPr="00157C15">
        <w:rPr>
          <w:spacing w:val="-1"/>
          <w:lang w:val="x-none" w:eastAsia="x-none"/>
        </w:rPr>
        <w:instrText>ADDIN CSL_CITATION {"citationItems":[{"id":"ITEM-1","itemData":{"DOI":"10.1016/j.procs.2017.10.013","ISBN":"9781510849914","ISSN":"18770509","abstract":"Mango has different colors and sizes that indicate the level of maturity. Mango maturity level often makes farmers confused when choosing a mango that has a good maturity. Sometimes, mango farmers still use manual methods to distinguish mango maturity, while the way that human labor is often inaccurate and different in its determination. The difference is due to the different perceptions of each person. From these problems then the need of machine sorting system on agriculture is felt important. Therefore, researchers will conduct research on mango sortation system. Mango has many types such as \"Harum Manis\", \"Apple\", \"Gincu\", etc. In this study type of mango that will be studied is mango \"Gincu\" because has a good color distribution. The goal of the research is to create a system that can sort mango that ripe or unripe. The method that used to do this research is separated into few step: problem identification, algorithm development, implementation and evaluation. The system is made using C language, Computer Vision and ANN (Artificial Neural Network) so the system can detect the color of mango that has been ripe or unripe. The output of this research will be compared to related research. The final output of this research is the system can detect the ripe or unripe mango with 94% accuracy.","author":[{"dropping-particle":"","family":"Yossy","given":"Emny Harna","non-dropping-particle":"","parse-names":false,"suffix":""},{"dropping-particle":"","family":"Pranata","given":"Jhonny","non-dropping-particle":"","parse-names":false,"suffix":""},{"dropping-particle":"","family":"Wijaya","given":"Tommy","non-dropping-particle":"","parse-names":false,"suffix":""},{"dropping-particle":"","family":"Hermawan","given":"Heri","non-dropping-particle":"","parse-names":false,"suffix":""},{"dropping-particle":"","family":"Budiharto","given":"Widodo","non-dropping-particle":"","parse-names":false,"suffix":""}],"container-title":"Procedia Computer Science","id":"ITEM-1","issued":{"date-parts":[["2017","1","1"]]},"page":"596-603","publisher":"Elsevier B.V.","title":"Mango Fruit Sortation System using Neural Network and Computer Vision","type":"paper-conference","volume":"116"},"uris":["http://www.mendeley.com/documents/?uuid=7ccbbe91-56da-3e96-a53f-4d85babcf794"]}],"mendeley":{"formattedCitation":"[6]","plainTextFormattedCitation":"[6]","previouslyFormattedCitation":"[6]"},"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6]</w:t>
      </w:r>
      <w:r w:rsidRPr="00157C15">
        <w:rPr>
          <w:spacing w:val="-1"/>
          <w:lang w:val="x-none" w:eastAsia="x-none"/>
        </w:rPr>
        <w:fldChar w:fldCharType="end"/>
      </w:r>
      <w:r w:rsidRPr="00157C15">
        <w:rPr>
          <w:spacing w:val="-1"/>
          <w:lang w:val="x-none" w:eastAsia="x-none"/>
        </w:rPr>
        <w:t xml:space="preserve">, tác giả Yossy các cộng sự đã kết hợp CNN và Computer Vision để phân loại xoài chín và chưa chín. Computer vision mặc dù đã tồn tại từ lâu nhưng những hiệu quả đem lại cho bài toán nhận diện không thể phủ nhận. Hệ thống của các tác giả tận dụng mạng </w:t>
      </w:r>
      <w:r w:rsidR="00E401CD">
        <w:rPr>
          <w:spacing w:val="-1"/>
          <w:lang w:val="vi-VN" w:eastAsia="x-none"/>
        </w:rPr>
        <w:t>nơ-</w:t>
      </w:r>
      <w:r w:rsidRPr="00157C15">
        <w:rPr>
          <w:spacing w:val="-1"/>
          <w:lang w:val="x-none" w:eastAsia="x-none"/>
        </w:rPr>
        <w:t>ron và phương pháp Computer vision để phân loại xoài phù hợp với độ chính xác cao đạt tới 94%.</w:t>
      </w:r>
    </w:p>
    <w:p w14:paraId="7B74DF3B" w14:textId="77777777" w:rsidR="00AF2BB1" w:rsidRPr="00157C15" w:rsidRDefault="00AF2BB1" w:rsidP="003B7BA3">
      <w:pPr>
        <w:jc w:val="both"/>
        <w:rPr>
          <w:spacing w:val="-1"/>
          <w:lang w:val="x-none" w:eastAsia="x-none"/>
        </w:rPr>
      </w:pPr>
      <w:r w:rsidRPr="00157C15">
        <w:rPr>
          <w:spacing w:val="-1"/>
          <w:lang w:val="x-none" w:eastAsia="x-none"/>
        </w:rPr>
        <w:tab/>
        <w:t xml:space="preserve">Ngoài ra, trong bài báo cáo </w:t>
      </w:r>
      <w:r w:rsidRPr="00157C15">
        <w:rPr>
          <w:spacing w:val="-1"/>
          <w:lang w:val="x-none" w:eastAsia="x-none"/>
        </w:rPr>
        <w:fldChar w:fldCharType="begin" w:fldLock="1"/>
      </w:r>
      <w:r w:rsidRPr="00157C15">
        <w:rPr>
          <w:spacing w:val="-1"/>
          <w:lang w:val="x-none" w:eastAsia="x-none"/>
        </w:rPr>
        <w:instrText>ADDIN CSL_CITATION {"citationItems":[{"id":"ITEM-1","itemData":{"DOI":"10.1088/1742-6596/1004/1/012029","abstract":"As a key use of image processing, object detection has boomed along with the unprecedented advancement of Convolutional Neural Network (CNN) and its variants since 2012. When CNN series develops to Faster Region with CNN (R-CNN), the Mean Average Precision (mAP) has reached 76.4, whereas, the Frame Per Second (FPS) of Faster R-CNN remains 5 to 18 which is far slower than the real-time effect. Thus, the most urgent requirement of object detection improvement is to accelerate the speed. Based on the general introduction to the background and the core solution CNN, this paper exhibits one of the best CNN representatives You Only Look Once (YOLO), which breaks through the CNN family's tradition and innovates a complete new way of solving the object detection with most simple and high efficient way. Its fastest speed has achieved the exciting unparalleled result with FPS 155, and its mAP can also reach up to 78.6, both of which have surpassed the performance of Faster R-CNN greatly. Additionally, compared with the latest most advanced solution, YOLOv2 achieves an excellent tradeoff between speed and accuracy as well as an object detector with strong generalization ability to represent the whole image.","author":[{"dropping-particle":"","family":"Zhang","given":"Yongjie","non-dropping-particle":"","parse-names":false,"suffix":""},{"dropping-particle":"","family":"Wang","given":"Jian","non-dropping-particle":"","parse-names":false,"suffix":""},{"dropping-particle":"","family":"Yang","given":"Xin","non-dropping-particle":"","parse-names":false,"suffix":""},{"dropping-particle":"","family":"Liu","given":"Kaizhan","non-dropping-particle":"","parse-names":false,"suffix":""},{"dropping-particle":"","family":"Ye","given":"Yunming","non-dropping-particle":"","parse-names":false,"suffix":""},{"dropping-particle":"","family":"Li","given":"Xutao","non-dropping-particle":"","parse-names":false,"suffix":""},{"dropping-particle":"","family":"Du","given":"Juan","non-dropping-particle":"","parse-names":false,"suffix":""}],"container-title":"J. Phys","id":"ITEM-1","issued":{"date-parts":[["2018"]]},"page":"12029","publisher":"Juan Du","title":"Understanding of Object Detection Based on CNN Family and YOLO Related content Real-time vehicle detection and tracking in video based on faster R-CNN A Real-Time Method to Estimate Speed of Object Based on Object Detection and Optical Flow Calculation Un","type":"article-journal"},"uris":["http://www.mendeley.com/documents/?uuid=a4382fdb-8ce2-3c22-8ad7-bccd6b787d3c"]}],"mendeley":{"formattedCitation":"[7]","plainTextFormattedCitation":"[7]","previouslyFormattedCitation":"[7]"},"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7]</w:t>
      </w:r>
      <w:r w:rsidRPr="00157C15">
        <w:rPr>
          <w:spacing w:val="-1"/>
          <w:lang w:val="x-none" w:eastAsia="x-none"/>
        </w:rPr>
        <w:fldChar w:fldCharType="end"/>
      </w:r>
      <w:r w:rsidRPr="00157C15">
        <w:rPr>
          <w:spacing w:val="-1"/>
          <w:lang w:val="x-none" w:eastAsia="x-none"/>
        </w:rPr>
        <w:t>, tác giả Zhang và các cộng sự đã đưa ra một hướng khác để giải quyết bài toán với phương pháp You Only Lock One (YOLO). Fast YOLO là công cụ phát hiện vật thể đa năng nhanh nhất. Trong khi đó, YOLOv2 cung cấp sự cân bằng tốt nhất giữa tốc độ thời gian thực và độ chính xác tuyệt vời để phát hiện đối tượng so với các hệ thống phát hiện khác trên nhiều bộ dữ liệu phát hiện. Với một hình ảnh thông thường, kết quả đạt được có thể lên đến 85%. Với một video 155FPS, độ chính xác vẫn đạt được lên đến 78.6%.</w:t>
      </w:r>
    </w:p>
    <w:p w14:paraId="4DA4CA9A" w14:textId="77777777" w:rsidR="00AF2BB1" w:rsidRPr="00157C15" w:rsidRDefault="00AF2BB1" w:rsidP="003B7BA3">
      <w:pPr>
        <w:jc w:val="both"/>
        <w:rPr>
          <w:spacing w:val="-1"/>
          <w:lang w:eastAsia="x-none"/>
        </w:rPr>
      </w:pPr>
      <w:r w:rsidRPr="00157C15">
        <w:rPr>
          <w:spacing w:val="-1"/>
          <w:lang w:val="x-none" w:eastAsia="x-none"/>
        </w:rPr>
        <w:tab/>
      </w:r>
      <w:r w:rsidRPr="00157C15">
        <w:rPr>
          <w:spacing w:val="-1"/>
          <w:lang w:eastAsia="x-none"/>
        </w:rPr>
        <w:t>Bài báo cáo tập trung về nghiên cứu mô hình mạng nơ-ron (CNN) và đánh giá mô hình đã được xây dựng trước đó trong lĩnh vực nhận diện trái cây.</w:t>
      </w:r>
    </w:p>
    <w:p w14:paraId="45FD4CA3" w14:textId="77777777" w:rsidR="00AF2BB1" w:rsidRPr="00157C15" w:rsidRDefault="00AF2BB1" w:rsidP="003B7BA3">
      <w:pPr>
        <w:pStyle w:val="Heading1"/>
        <w:rPr>
          <w:b/>
          <w:bCs/>
        </w:rPr>
      </w:pPr>
      <w:r w:rsidRPr="00157C15">
        <w:rPr>
          <w:b/>
          <w:bCs/>
        </w:rPr>
        <w:lastRenderedPageBreak/>
        <w:t>CƠ SỞ LÝ THUYẾT</w:t>
      </w:r>
    </w:p>
    <w:p w14:paraId="2171E920" w14:textId="77777777" w:rsidR="00AF2BB1" w:rsidRPr="00157C15" w:rsidRDefault="00AF2BB1" w:rsidP="003B7BA3">
      <w:pPr>
        <w:pStyle w:val="Heading2"/>
        <w:jc w:val="both"/>
        <w:rPr>
          <w:b/>
          <w:bCs/>
        </w:rPr>
      </w:pPr>
      <w:r w:rsidRPr="00157C15">
        <w:rPr>
          <w:b/>
          <w:bCs/>
        </w:rPr>
        <w:t>Deep learning</w:t>
      </w:r>
    </w:p>
    <w:p w14:paraId="2A093749" w14:textId="77777777" w:rsidR="00AF2BB1" w:rsidRPr="00157C15" w:rsidRDefault="00AF2BB1" w:rsidP="003B7BA3">
      <w:pPr>
        <w:shd w:val="clear" w:color="auto" w:fill="FFFFFF"/>
        <w:spacing w:line="0" w:lineRule="auto"/>
        <w:jc w:val="both"/>
        <w:rPr>
          <w:spacing w:val="-1"/>
          <w:lang w:val="x-none" w:eastAsia="x-none"/>
        </w:rPr>
      </w:pPr>
      <w:r w:rsidRPr="00157C15">
        <w:rPr>
          <w:spacing w:val="-1"/>
          <w:lang w:val="x-none" w:eastAsia="x-none"/>
        </w:rPr>
        <w:t>3 Học kĩ càng</w:t>
      </w:r>
    </w:p>
    <w:p w14:paraId="3E9AAA03" w14:textId="77777777" w:rsidR="00AF2BB1" w:rsidRPr="00157C15" w:rsidRDefault="00AF2BB1" w:rsidP="003B7BA3">
      <w:pPr>
        <w:shd w:val="clear" w:color="auto" w:fill="FFFFFF"/>
        <w:ind w:firstLine="720"/>
        <w:jc w:val="both"/>
        <w:rPr>
          <w:spacing w:val="-1"/>
          <w:lang w:val="x-none" w:eastAsia="x-none"/>
        </w:rPr>
      </w:pPr>
      <w:r w:rsidRPr="00157C15">
        <w:rPr>
          <w:spacing w:val="-1"/>
          <w:lang w:val="x-none" w:eastAsia="x-none"/>
        </w:rPr>
        <w:t>Trong lĩnh vực nhận dạng hình ảnh và phân loại, cách tái tạo thành công nhất</w:t>
      </w:r>
      <w:r w:rsidRPr="00157C15">
        <w:rPr>
          <w:spacing w:val="-1"/>
          <w:lang w:eastAsia="x-none"/>
        </w:rPr>
        <w:t xml:space="preserve"> </w:t>
      </w:r>
      <w:r w:rsidRPr="00157C15">
        <w:rPr>
          <w:spacing w:val="-1"/>
          <w:lang w:val="x-none" w:eastAsia="x-none"/>
        </w:rPr>
        <w:t>thu được</w:t>
      </w:r>
      <w:r w:rsidRPr="00157C15">
        <w:rPr>
          <w:spacing w:val="-1"/>
          <w:lang w:eastAsia="x-none"/>
        </w:rPr>
        <w:t xml:space="preserve"> là </w:t>
      </w:r>
      <w:r w:rsidRPr="00157C15">
        <w:rPr>
          <w:spacing w:val="-1"/>
          <w:lang w:val="x-none" w:eastAsia="x-none"/>
        </w:rPr>
        <w:t>bằng cách sử dụng mạng nơron nhân tạo</w:t>
      </w:r>
      <w:r w:rsidRPr="00157C15">
        <w:rPr>
          <w:spacing w:val="-1"/>
          <w:lang w:eastAsia="x-none"/>
        </w:rPr>
        <w:t xml:space="preserve"> </w:t>
      </w:r>
      <w:r w:rsidRPr="00157C15">
        <w:rPr>
          <w:spacing w:val="-1"/>
          <w:lang w:eastAsia="x-none"/>
        </w:rPr>
        <w:fldChar w:fldCharType="begin" w:fldLock="1"/>
      </w:r>
      <w:r w:rsidRPr="00157C15">
        <w:rPr>
          <w:spacing w:val="-1"/>
          <w:lang w:eastAsia="x-none"/>
        </w:rPr>
        <w:instrText>ADDIN CSL_CITATION {"citationItems":[{"id":"ITEM-1","itemData":{"DOI":"10.3390/s16081222","ISSN":"14248220","PMID":"27527168","abstract":"This paper presents a novel approach to fruit detection using deep convolutional neural networks. The aim is to build an accurate, fast and reliable fruit detection system, which is a vital element of an autonomous agricultural robotic platform; it is a key element for fruit yield estimation and automated harvesting. Recent work in deep neural networks has led to the development of a state-of-the-art object detector termed Faster Region-based CNN (Faster R-CNN). We adapt this model, through transfer learning, for the task of fruit detection using imagery obtained from two modalities: colour (RGB) and Near-Infrared (NIR). Early and late fusion methods are explored for combining the multi-modal (RGB and NIR) information. This leads to a novel multi-modal Faster R-CNN model, which achieves state-of-the-art results compared to prior work with the F1 score, which takes into account both precision and recall performances improving from 0.807 to 0.838 for the detection of sweet pepper. In addition to improved accuracy, this approach is also much quicker to deploy for new fruits, as it requires bounding box annotation rather than pixel-level annotation (annotating bounding boxes is approximately an order of magnitude quicker to perform). The model is retrained to perform the detection of seven fruits, with the entire process taking four hours to annotate and train the new model per fruit.","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 (Switzerland)","id":"ITEM-1","issue":"8","issued":{"date-parts":[["2016","8","3"]]},"page":"1222","publisher":"MDPI AG","title":"Deepfruits: A fruit detection system using deep neural networks","type":"article-journal","volume":"16"},"uris":["http://www.mendeley.com/documents/?uuid=fb26d831-3416-3e20-89a8-41b4d08e7916"]}],"mendeley":{"formattedCitation":"[4]","plainTextFormattedCitation":"[4]","previouslyFormattedCitation":"[4]"},"properties":{"noteIndex":0},"schema":"https://github.com/citation-style-language/schema/raw/master/csl-citation.json"}</w:instrText>
      </w:r>
      <w:r w:rsidRPr="00157C15">
        <w:rPr>
          <w:spacing w:val="-1"/>
          <w:lang w:eastAsia="x-none"/>
        </w:rPr>
        <w:fldChar w:fldCharType="separate"/>
      </w:r>
      <w:r w:rsidRPr="00157C15">
        <w:rPr>
          <w:noProof/>
          <w:spacing w:val="-1"/>
          <w:lang w:eastAsia="x-none"/>
        </w:rPr>
        <w:t>[4]</w:t>
      </w:r>
      <w:r w:rsidRPr="00157C15">
        <w:rPr>
          <w:spacing w:val="-1"/>
          <w:lang w:eastAsia="x-none"/>
        </w:rPr>
        <w:fldChar w:fldCharType="end"/>
      </w:r>
      <w:r w:rsidRPr="00157C15">
        <w:rPr>
          <w:spacing w:val="-1"/>
          <w:lang w:val="x-none" w:eastAsia="x-none"/>
        </w:rPr>
        <w:t>. Các mạng này</w:t>
      </w:r>
      <w:r w:rsidRPr="00157C15">
        <w:rPr>
          <w:spacing w:val="-1"/>
          <w:lang w:eastAsia="x-none"/>
        </w:rPr>
        <w:t xml:space="preserve"> </w:t>
      </w:r>
      <w:r w:rsidRPr="00157C15">
        <w:rPr>
          <w:spacing w:val="-1"/>
          <w:lang w:val="x-none" w:eastAsia="x-none"/>
        </w:rPr>
        <w:t>tạo cơ sở cho hầu hết các mô hình học sâu.</w:t>
      </w:r>
    </w:p>
    <w:p w14:paraId="4E78FB4C" w14:textId="77777777" w:rsidR="00AF2BB1" w:rsidRPr="00157C15" w:rsidRDefault="00AF2BB1" w:rsidP="003B7BA3">
      <w:pPr>
        <w:shd w:val="clear" w:color="auto" w:fill="FFFFFF"/>
        <w:ind w:firstLine="720"/>
        <w:jc w:val="both"/>
        <w:rPr>
          <w:spacing w:val="-1"/>
          <w:lang w:val="x-none" w:eastAsia="x-none"/>
        </w:rPr>
      </w:pPr>
      <w:r w:rsidRPr="00157C15">
        <w:rPr>
          <w:spacing w:val="-1"/>
          <w:lang w:val="x-none" w:eastAsia="x-none"/>
        </w:rPr>
        <w:t>Học sâu là một lớp thuật toán máy học sử dụng đa lớp có chứa các đơn vị xử lý phi tuyến</w:t>
      </w:r>
      <w:r w:rsidRPr="00157C15">
        <w:rPr>
          <w:spacing w:val="-1"/>
          <w:lang w:eastAsia="x-none"/>
        </w:rPr>
        <w:t xml:space="preserve"> tính</w:t>
      </w:r>
      <w:r w:rsidRPr="00157C15">
        <w:rPr>
          <w:spacing w:val="-1"/>
          <w:lang w:val="x-none" w:eastAsia="x-none"/>
        </w:rPr>
        <w:t>. Mỗi cấp độ học để</w:t>
      </w:r>
      <w:r w:rsidRPr="00157C15">
        <w:rPr>
          <w:spacing w:val="-1"/>
          <w:lang w:eastAsia="x-none"/>
        </w:rPr>
        <w:t xml:space="preserve"> </w:t>
      </w:r>
      <w:r w:rsidRPr="00157C15">
        <w:rPr>
          <w:spacing w:val="-1"/>
          <w:lang w:val="x-none" w:eastAsia="x-none"/>
        </w:rPr>
        <w:t xml:space="preserve">chuyển đổi dữ liệu đầu vào của nó thành một đại diện tổng hợp và trừu tượng hơn. Các </w:t>
      </w:r>
      <w:r w:rsidRPr="00157C15">
        <w:rPr>
          <w:spacing w:val="-1"/>
          <w:lang w:eastAsia="x-none"/>
        </w:rPr>
        <w:t xml:space="preserve">phương pháp học </w:t>
      </w:r>
      <w:r w:rsidRPr="00157C15">
        <w:rPr>
          <w:spacing w:val="-1"/>
          <w:lang w:val="x-none" w:eastAsia="x-none"/>
        </w:rPr>
        <w:t>sâu đã quản lý để hoạt động tốt hơn các mạng khác</w:t>
      </w:r>
      <w:r w:rsidRPr="00157C15">
        <w:rPr>
          <w:spacing w:val="-1"/>
          <w:lang w:eastAsia="x-none"/>
        </w:rPr>
        <w:t xml:space="preserve"> </w:t>
      </w:r>
      <w:r w:rsidRPr="00157C15">
        <w:rPr>
          <w:spacing w:val="-1"/>
          <w:lang w:val="x-none" w:eastAsia="x-none"/>
        </w:rPr>
        <w:t>các thuật toán học máy. Họ cũng đạt được danh hiệu đầu tiên</w:t>
      </w:r>
      <w:r w:rsidRPr="00157C15">
        <w:rPr>
          <w:spacing w:val="-1"/>
          <w:lang w:eastAsia="x-none"/>
        </w:rPr>
        <w:t xml:space="preserve"> </w:t>
      </w:r>
      <w:r w:rsidRPr="00157C15">
        <w:rPr>
          <w:spacing w:val="-1"/>
          <w:lang w:val="x-none" w:eastAsia="x-none"/>
        </w:rPr>
        <w:t>-</w:t>
      </w:r>
      <w:r w:rsidRPr="00157C15">
        <w:rPr>
          <w:spacing w:val="-1"/>
          <w:lang w:eastAsia="x-none"/>
        </w:rPr>
        <w:t xml:space="preserve"> </w:t>
      </w:r>
      <w:r w:rsidRPr="00157C15">
        <w:rPr>
          <w:spacing w:val="-1"/>
          <w:lang w:val="x-none" w:eastAsia="x-none"/>
        </w:rPr>
        <w:t xml:space="preserve">nhận dạng chim nhạn trong một số lĩnh vực nhất định </w:t>
      </w:r>
      <w:r w:rsidRPr="00157C15">
        <w:rPr>
          <w:spacing w:val="-1"/>
          <w:lang w:val="x-none" w:eastAsia="x-none"/>
        </w:rPr>
        <w:fldChar w:fldCharType="begin" w:fldLock="1"/>
      </w:r>
      <w:r w:rsidRPr="00157C15">
        <w:rPr>
          <w:spacing w:val="-1"/>
          <w:lang w:val="x-none" w:eastAsia="x-none"/>
        </w:rPr>
        <w:instrText>ADDIN CSL_CITATION {"citationItems":[{"id":"ITEM-1","itemData":{"DOI":"10.3390/s16081222","ISSN":"14248220","PMID":"27527168","abstract":"This paper presents a novel approach to fruit detection using deep convolutional neural networks. The aim is to build an accurate, fast and reliable fruit detection system, which is a vital element of an autonomous agricultural robotic platform; it is a key element for fruit yield estimation and automated harvesting. Recent work in deep neural networks has led to the development of a state-of-the-art object detector termed Faster Region-based CNN (Faster R-CNN). We adapt this model, through transfer learning, for the task of fruit detection using imagery obtained from two modalities: colour (RGB) and Near-Infrared (NIR). Early and late fusion methods are explored for combining the multi-modal (RGB and NIR) information. This leads to a novel multi-modal Faster R-CNN model, which achieves state-of-the-art results compared to prior work with the F1 score, which takes into account both precision and recall performances improving from 0.807 to 0.838 for the detection of sweet pepper. In addition to improved accuracy, this approach is also much quicker to deploy for new fruits, as it requires bounding box annotation rather than pixel-level annotation (annotating bounding boxes is approximately an order of magnitude quicker to perform). The model is retrained to perform the detection of seven fruits, with the entire process taking four hours to annotate and train the new model per fruit.","author":[{"dropping-particle":"","family":"Sa","given":"Inkyu","non-dropping-particle":"","parse-names":false,"suffix":""},{"dropping-particle":"","family":"Ge","given":"Zongyuan","non-dropping-particle":"","parse-names":false,"suffix":""},{"dropping-particle":"","family":"Dayoub","given":"Feras","non-dropping-particle":"","parse-names":false,"suffix":""},{"dropping-particle":"","family":"Upcroft","given":"Ben","non-dropping-particle":"","parse-names":false,"suffix":""},{"dropping-particle":"","family":"Perez","given":"Tristan","non-dropping-particle":"","parse-names":false,"suffix":""},{"dropping-particle":"","family":"McCool","given":"Chris","non-dropping-particle":"","parse-names":false,"suffix":""}],"container-title":"Sensors (Switzerland)","id":"ITEM-1","issue":"8","issued":{"date-parts":[["2016","8","3"]]},"page":"1222","publisher":"MDPI AG","title":"Deepfruits: A fruit detection system using deep neural networks","type":"article-journal","volume":"16"},"uris":["http://www.mendeley.com/documents/?uuid=fb26d831-3416-3e20-89a8-41b4d08e7916"]}],"mendeley":{"formattedCitation":"[4]","plainTextFormattedCitation":"[4]","previouslyFormattedCitation":"[4]"},"properties":{"noteIndex":0},"schema":"https://github.com/citation-style-language/schema/raw/master/csl-citation.json"}</w:instrText>
      </w:r>
      <w:r w:rsidRPr="00157C15">
        <w:rPr>
          <w:spacing w:val="-1"/>
          <w:lang w:val="x-none" w:eastAsia="x-none"/>
        </w:rPr>
        <w:fldChar w:fldCharType="separate"/>
      </w:r>
      <w:r w:rsidRPr="00157C15">
        <w:rPr>
          <w:noProof/>
          <w:spacing w:val="-1"/>
          <w:lang w:val="x-none" w:eastAsia="x-none"/>
        </w:rPr>
        <w:t>[4]</w:t>
      </w:r>
      <w:r w:rsidRPr="00157C15">
        <w:rPr>
          <w:spacing w:val="-1"/>
          <w:lang w:val="x-none" w:eastAsia="x-none"/>
        </w:rPr>
        <w:fldChar w:fldCharType="end"/>
      </w:r>
      <w:r w:rsidRPr="00157C15">
        <w:rPr>
          <w:spacing w:val="-1"/>
          <w:lang w:val="x-none" w:eastAsia="x-none"/>
        </w:rPr>
        <w:t>. Điều này càng củng cố bởi thực tế</w:t>
      </w:r>
      <w:r w:rsidRPr="00157C15">
        <w:rPr>
          <w:spacing w:val="-1"/>
          <w:lang w:eastAsia="x-none"/>
        </w:rPr>
        <w:t xml:space="preserve"> </w:t>
      </w:r>
      <w:r w:rsidRPr="00157C15">
        <w:rPr>
          <w:spacing w:val="-1"/>
          <w:lang w:val="x-none" w:eastAsia="x-none"/>
        </w:rPr>
        <w:t xml:space="preserve">rằng học sâu được coi là một bước quan trọng để </w:t>
      </w:r>
      <w:r w:rsidRPr="00157C15">
        <w:rPr>
          <w:spacing w:val="-1"/>
          <w:lang w:eastAsia="x-none"/>
        </w:rPr>
        <w:t xml:space="preserve">xây dựng </w:t>
      </w:r>
      <w:r w:rsidRPr="00157C15">
        <w:rPr>
          <w:spacing w:val="-1"/>
          <w:lang w:val="x-none" w:eastAsia="x-none"/>
        </w:rPr>
        <w:t>AI mạnh</w:t>
      </w:r>
      <w:r w:rsidRPr="00157C15">
        <w:rPr>
          <w:spacing w:val="-1"/>
          <w:lang w:eastAsia="x-none"/>
        </w:rPr>
        <w:t xml:space="preserve"> mẽ</w:t>
      </w:r>
      <w:r w:rsidRPr="00157C15">
        <w:rPr>
          <w:spacing w:val="-1"/>
          <w:lang w:val="x-none" w:eastAsia="x-none"/>
        </w:rPr>
        <w:t>. Thứ hai, mạng nơ-ron sâu đã được chứng minh là thu được kết quả tuyệt vời trong lĩnh vực hình ảnh</w:t>
      </w:r>
      <w:r w:rsidRPr="00157C15">
        <w:rPr>
          <w:spacing w:val="-1"/>
          <w:lang w:eastAsia="x-none"/>
        </w:rPr>
        <w:t>.</w:t>
      </w:r>
    </w:p>
    <w:p w14:paraId="124D7405" w14:textId="77777777" w:rsidR="00AF2BB1" w:rsidRPr="00157C15" w:rsidRDefault="00AF2BB1" w:rsidP="003B7BA3">
      <w:pPr>
        <w:shd w:val="clear" w:color="auto" w:fill="FFFFFF"/>
        <w:jc w:val="both"/>
        <w:rPr>
          <w:spacing w:val="-1"/>
          <w:lang w:val="x-none" w:eastAsia="x-none"/>
        </w:rPr>
      </w:pPr>
      <w:r w:rsidRPr="00157C15">
        <w:rPr>
          <w:spacing w:val="-1"/>
          <w:lang w:val="x-none" w:eastAsia="x-none"/>
        </w:rPr>
        <w:tab/>
        <w:t>Trong phần còn lại của phần này, chúng tôi sẽ mô tả tóm tắt mô hình của</w:t>
      </w:r>
      <w:r w:rsidRPr="00157C15">
        <w:rPr>
          <w:spacing w:val="-1"/>
          <w:lang w:eastAsia="x-none"/>
        </w:rPr>
        <w:t xml:space="preserve"> </w:t>
      </w:r>
      <w:r w:rsidRPr="00157C15">
        <w:rPr>
          <w:spacing w:val="-1"/>
          <w:lang w:val="x-none" w:eastAsia="x-none"/>
        </w:rPr>
        <w:t>mạng nơ-ron nhân tạo cùng với một số kết quả liên quan</w:t>
      </w:r>
      <w:r w:rsidRPr="00157C15">
        <w:rPr>
          <w:spacing w:val="-1"/>
          <w:lang w:eastAsia="x-none"/>
        </w:rPr>
        <w:t>.</w:t>
      </w:r>
    </w:p>
    <w:p w14:paraId="40689C63" w14:textId="77777777" w:rsidR="00AF2BB1" w:rsidRPr="00157C15" w:rsidRDefault="00AF2BB1" w:rsidP="003B7BA3">
      <w:pPr>
        <w:pStyle w:val="Heading2"/>
        <w:jc w:val="both"/>
        <w:rPr>
          <w:b/>
          <w:bCs/>
        </w:rPr>
      </w:pPr>
      <w:r w:rsidRPr="00157C15">
        <w:rPr>
          <w:b/>
          <w:bCs/>
        </w:rPr>
        <w:t>Mạng nơ-ron tích chập (CNN)</w:t>
      </w:r>
    </w:p>
    <w:p w14:paraId="08446121" w14:textId="77777777" w:rsidR="00AF2BB1" w:rsidRPr="00157C15" w:rsidRDefault="00AF2BB1" w:rsidP="003B7BA3">
      <w:pPr>
        <w:shd w:val="clear" w:color="auto" w:fill="FFFFFF"/>
        <w:jc w:val="both"/>
        <w:rPr>
          <w:spacing w:val="-1"/>
          <w:lang w:eastAsia="x-none"/>
        </w:rPr>
      </w:pPr>
      <w:r w:rsidRPr="00157C15">
        <w:rPr>
          <w:spacing w:val="-1"/>
          <w:lang w:val="x-none" w:eastAsia="x-none"/>
        </w:rPr>
        <w:tab/>
        <w:t xml:space="preserve">Mạng nơ-ron </w:t>
      </w:r>
      <w:r w:rsidRPr="00157C15">
        <w:rPr>
          <w:spacing w:val="-1"/>
          <w:lang w:eastAsia="x-none"/>
        </w:rPr>
        <w:t>tích chập</w:t>
      </w:r>
      <w:r w:rsidRPr="00157C15">
        <w:rPr>
          <w:spacing w:val="-1"/>
          <w:lang w:val="x-none" w:eastAsia="x-none"/>
        </w:rPr>
        <w:t xml:space="preserve"> (CNN) là một phần của mô hình học sâu.</w:t>
      </w:r>
      <w:r w:rsidRPr="00157C15">
        <w:rPr>
          <w:spacing w:val="-1"/>
          <w:lang w:eastAsia="x-none"/>
        </w:rPr>
        <w:t xml:space="preserve"> </w:t>
      </w:r>
      <w:r w:rsidRPr="00157C15">
        <w:rPr>
          <w:spacing w:val="-1"/>
          <w:lang w:val="x-none" w:eastAsia="x-none"/>
        </w:rPr>
        <w:t>Một mạng như vậy có thể bao gồm các lớp phức hợp,</w:t>
      </w:r>
      <w:r w:rsidRPr="00157C15">
        <w:rPr>
          <w:spacing w:val="-1"/>
          <w:lang w:eastAsia="x-none"/>
        </w:rPr>
        <w:t xml:space="preserve"> </w:t>
      </w:r>
      <w:r w:rsidRPr="00157C15">
        <w:rPr>
          <w:spacing w:val="-1"/>
          <w:lang w:val="x-none" w:eastAsia="x-none"/>
        </w:rPr>
        <w:t xml:space="preserve">các lớp </w:t>
      </w:r>
      <w:r w:rsidRPr="00157C15">
        <w:rPr>
          <w:spacing w:val="-1"/>
          <w:lang w:eastAsia="x-none"/>
        </w:rPr>
        <w:t>gồm: Convolutional layer</w:t>
      </w:r>
      <w:r w:rsidRPr="00157C15">
        <w:rPr>
          <w:spacing w:val="-1"/>
          <w:lang w:val="x-none" w:eastAsia="x-none"/>
        </w:rPr>
        <w:t>,</w:t>
      </w:r>
      <w:r w:rsidRPr="00157C15">
        <w:rPr>
          <w:spacing w:val="-1"/>
          <w:lang w:eastAsia="x-none"/>
        </w:rPr>
        <w:t xml:space="preserve"> </w:t>
      </w:r>
      <w:r w:rsidRPr="00157C15">
        <w:rPr>
          <w:spacing w:val="-1"/>
          <w:lang w:val="x-none" w:eastAsia="x-none"/>
        </w:rPr>
        <w:t>Rectiﬁed Linear Unit</w:t>
      </w:r>
      <w:r w:rsidRPr="00157C15">
        <w:rPr>
          <w:spacing w:val="-1"/>
          <w:lang w:eastAsia="x-none"/>
        </w:rPr>
        <w:t xml:space="preserve"> </w:t>
      </w:r>
      <w:r w:rsidRPr="00157C15">
        <w:rPr>
          <w:spacing w:val="-1"/>
          <w:lang w:val="x-none" w:eastAsia="x-none"/>
        </w:rPr>
        <w:t xml:space="preserve">(ReLU) layer, Pooling layer </w:t>
      </w:r>
      <w:r w:rsidRPr="00157C15">
        <w:rPr>
          <w:spacing w:val="-1"/>
          <w:lang w:eastAsia="x-none"/>
        </w:rPr>
        <w:t>và C</w:t>
      </w:r>
      <w:r w:rsidRPr="00157C15">
        <w:rPr>
          <w:spacing w:val="-1"/>
          <w:lang w:val="x-none" w:eastAsia="x-none"/>
        </w:rPr>
        <w:t>onnected layer</w:t>
      </w:r>
      <w:r w:rsidRPr="00157C15">
        <w:rPr>
          <w:spacing w:val="-1"/>
          <w:lang w:eastAsia="x-none"/>
        </w:rPr>
        <w:t>.</w:t>
      </w:r>
    </w:p>
    <w:p w14:paraId="424ED653" w14:textId="77777777" w:rsidR="00AF2BB1" w:rsidRPr="00157C15" w:rsidRDefault="00AF2BB1" w:rsidP="003B7BA3">
      <w:pPr>
        <w:shd w:val="clear" w:color="auto" w:fill="FFFFFF"/>
        <w:jc w:val="both"/>
        <w:rPr>
          <w:spacing w:val="-1"/>
          <w:lang w:eastAsia="x-none"/>
        </w:rPr>
      </w:pPr>
      <w:r w:rsidRPr="00157C15">
        <w:rPr>
          <w:spacing w:val="-1"/>
          <w:lang w:eastAsia="x-none"/>
        </w:rPr>
        <w:tab/>
      </w:r>
      <w:r w:rsidRPr="00157C15">
        <w:rPr>
          <w:spacing w:val="-1"/>
          <w:lang w:val="x-none" w:eastAsia="x-none"/>
        </w:rPr>
        <w:t>Trong một CNN điển hình</w:t>
      </w:r>
      <w:r w:rsidRPr="00157C15">
        <w:rPr>
          <w:spacing w:val="-1"/>
          <w:lang w:eastAsia="x-none"/>
        </w:rPr>
        <w:t xml:space="preserve">, </w:t>
      </w:r>
      <w:r w:rsidRPr="00157C15">
        <w:rPr>
          <w:spacing w:val="-1"/>
          <w:lang w:val="x-none" w:eastAsia="x-none"/>
        </w:rPr>
        <w:t xml:space="preserve">kiến trúc mỗi lớp phức hợp được </w:t>
      </w:r>
      <w:r w:rsidRPr="00157C15">
        <w:rPr>
          <w:spacing w:val="-1"/>
          <w:lang w:eastAsia="x-none"/>
        </w:rPr>
        <w:t>cấu tạo</w:t>
      </w:r>
      <w:r w:rsidRPr="00157C15">
        <w:rPr>
          <w:spacing w:val="-1"/>
          <w:lang w:val="x-none" w:eastAsia="x-none"/>
        </w:rPr>
        <w:t xml:space="preserve"> bởi một</w:t>
      </w:r>
      <w:r w:rsidRPr="00157C15">
        <w:rPr>
          <w:spacing w:val="-1"/>
          <w:lang w:eastAsia="x-none"/>
        </w:rPr>
        <w:t xml:space="preserve"> </w:t>
      </w:r>
      <w:r w:rsidRPr="00157C15">
        <w:rPr>
          <w:spacing w:val="-1"/>
          <w:lang w:val="x-none" w:eastAsia="x-none"/>
        </w:rPr>
        <w:t>ReLU</w:t>
      </w:r>
      <w:r w:rsidRPr="00157C15">
        <w:rPr>
          <w:spacing w:val="-1"/>
          <w:lang w:eastAsia="x-none"/>
        </w:rPr>
        <w:t xml:space="preserve"> layer</w:t>
      </w:r>
      <w:r w:rsidRPr="00157C15">
        <w:rPr>
          <w:spacing w:val="-1"/>
          <w:lang w:val="x-none" w:eastAsia="x-none"/>
        </w:rPr>
        <w:t>, sau đó là một lớp</w:t>
      </w:r>
      <w:r w:rsidRPr="00157C15">
        <w:rPr>
          <w:spacing w:val="-1"/>
          <w:lang w:eastAsia="x-none"/>
        </w:rPr>
        <w:t xml:space="preserve"> </w:t>
      </w:r>
      <w:r w:rsidRPr="00157C15">
        <w:rPr>
          <w:spacing w:val="-1"/>
          <w:lang w:val="x-none" w:eastAsia="x-none"/>
        </w:rPr>
        <w:t xml:space="preserve">Pooling layer rồi một hoặc nhiều lớp </w:t>
      </w:r>
      <w:r w:rsidRPr="00157C15">
        <w:rPr>
          <w:spacing w:val="-1"/>
          <w:lang w:eastAsia="x-none"/>
        </w:rPr>
        <w:t xml:space="preserve">Convolutional layer </w:t>
      </w:r>
      <w:r w:rsidRPr="00157C15">
        <w:rPr>
          <w:spacing w:val="-1"/>
          <w:lang w:val="x-none" w:eastAsia="x-none"/>
        </w:rPr>
        <w:t>và</w:t>
      </w:r>
    </w:p>
    <w:p w14:paraId="658115DA" w14:textId="73588970" w:rsidR="00AF2BB1" w:rsidRDefault="00AF2BB1" w:rsidP="003B7BA3">
      <w:pPr>
        <w:shd w:val="clear" w:color="auto" w:fill="FFFFFF"/>
        <w:jc w:val="both"/>
        <w:rPr>
          <w:spacing w:val="-1"/>
          <w:lang w:val="x-none" w:eastAsia="x-none"/>
        </w:rPr>
      </w:pPr>
      <w:r w:rsidRPr="00157C15">
        <w:rPr>
          <w:spacing w:val="-1"/>
          <w:lang w:val="x-none" w:eastAsia="x-none"/>
        </w:rPr>
        <w:t xml:space="preserve">cuối cùng </w:t>
      </w:r>
      <w:r w:rsidRPr="00157C15">
        <w:rPr>
          <w:spacing w:val="-1"/>
          <w:lang w:eastAsia="x-none"/>
        </w:rPr>
        <w:t xml:space="preserve">là </w:t>
      </w:r>
      <w:r w:rsidRPr="00157C15">
        <w:rPr>
          <w:spacing w:val="-1"/>
          <w:lang w:val="x-none" w:eastAsia="x-none"/>
        </w:rPr>
        <w:t xml:space="preserve">một hoặc nhiều lớp </w:t>
      </w:r>
      <w:r w:rsidRPr="00157C15">
        <w:rPr>
          <w:spacing w:val="-1"/>
          <w:lang w:eastAsia="x-none"/>
        </w:rPr>
        <w:t>C</w:t>
      </w:r>
      <w:r w:rsidRPr="00157C15">
        <w:rPr>
          <w:spacing w:val="-1"/>
          <w:lang w:val="x-none" w:eastAsia="x-none"/>
        </w:rPr>
        <w:t>onnected layer.</w:t>
      </w:r>
    </w:p>
    <w:p w14:paraId="269D85F3" w14:textId="5356B760" w:rsidR="00BE475D" w:rsidRPr="00157C15" w:rsidRDefault="00BE475D" w:rsidP="003B7BA3">
      <w:pPr>
        <w:pStyle w:val="Heading3"/>
      </w:pPr>
      <w:r>
        <w:rPr>
          <w:b/>
        </w:rPr>
        <w:t>Layer</w:t>
      </w:r>
    </w:p>
    <w:p w14:paraId="24303506" w14:textId="77777777" w:rsidR="00AF2BB1" w:rsidRPr="00157C15" w:rsidRDefault="00AF2BB1" w:rsidP="003B7BA3">
      <w:pPr>
        <w:pStyle w:val="Heading4"/>
      </w:pPr>
      <w:r w:rsidRPr="00157C15">
        <w:t>Convolutional layer</w:t>
      </w:r>
    </w:p>
    <w:p w14:paraId="686EDF13" w14:textId="1E440023" w:rsidR="00AF2BB1" w:rsidRPr="00157C15" w:rsidRDefault="00AF2BB1" w:rsidP="003B7BA3">
      <w:pPr>
        <w:jc w:val="both"/>
      </w:pPr>
      <w:r w:rsidRPr="00157C15">
        <w:tab/>
        <w:t xml:space="preserve">Convolutional layer được đặt tên theo thao tác tích chập. Trong mathe-matics, convolution là một tiến trình sử dụng 2 hàng sẵn có tạo nên chức năng mới thứ 3, đầy là một phiên bản phức tạp hơn </w:t>
      </w:r>
      <w:r w:rsidR="00E401CD">
        <w:t>của</w:t>
      </w:r>
      <w:r w:rsidRPr="00157C15">
        <w:t xml:space="preserve"> một trong các chức năng ban đầu.</w:t>
      </w:r>
    </w:p>
    <w:p w14:paraId="0070C914" w14:textId="77777777" w:rsidR="00AF2BB1" w:rsidRPr="00157C15" w:rsidRDefault="00AF2BB1" w:rsidP="003B7BA3">
      <w:pPr>
        <w:jc w:val="both"/>
      </w:pPr>
      <w:r w:rsidRPr="00157C15">
        <w:tab/>
        <w:t>Convolutional layer bao gồm các nhóm nơ-ron tạo nên kernel. Kernel có kích thước nhỏ nhưng có độ sâu tương tự như input. Các nơ-ron từ kernel được kết nối với một khu vực nhỏ của input được gọi là trường tiếp cận, bởi vì nó không hiệu quả nếu liên kết tất cả nơ-ron với tất cả output trong trường hợp đầu vào có kích thước cao như hình ảnh. Ví dụ, một hình ảnh 100x100 có 10000pixel vả nếu lớp đầu tiên có 100 nơ-ron thì kết quả trả về là 1000000 parameter.</w:t>
      </w:r>
    </w:p>
    <w:p w14:paraId="01DEAA55" w14:textId="13E02436" w:rsidR="00AF2BB1" w:rsidRPr="00157C15" w:rsidRDefault="00AF2BB1" w:rsidP="003B7BA3">
      <w:pPr>
        <w:jc w:val="both"/>
      </w:pPr>
      <w:r w:rsidRPr="00157C15">
        <w:tab/>
        <w:t>Trong conv</w:t>
      </w:r>
      <w:r w:rsidR="00F83401">
        <w:t>o</w:t>
      </w:r>
      <w:r w:rsidRPr="00157C15">
        <w:t>lational layer, các kernel trượt qua chiều rộng và chiều dài của input, trích xuất các đặc trưng cấp cao và tạo ra bản đồ kích hoạt 2 chiều. Stride là tại đó, một trong chiếu của kernel được đưa ra tương đương với 1 parameter.</w:t>
      </w:r>
    </w:p>
    <w:p w14:paraId="56393CD8" w14:textId="77777777" w:rsidR="00AF2BB1" w:rsidRPr="00157C15" w:rsidRDefault="00AF2BB1" w:rsidP="003B7BA3">
      <w:pPr>
        <w:jc w:val="both"/>
      </w:pPr>
      <w:r w:rsidRPr="00157C15">
        <w:tab/>
        <w:t>Đầu ra của một convolutional layer được tạo ra bằng cách xếp chồng các bản đồ kích hoạt được tạo ra mà lần này được sử dụng để xác định đầu vào của lớp tiếp theo.</w:t>
      </w:r>
    </w:p>
    <w:p w14:paraId="6CE0181F" w14:textId="77777777" w:rsidR="00AF2BB1" w:rsidRPr="00157C15" w:rsidRDefault="00AF2BB1" w:rsidP="003B7BA3">
      <w:pPr>
        <w:jc w:val="both"/>
      </w:pPr>
      <w:r w:rsidRPr="00157C15">
        <w:tab/>
        <w:t>Các stride khiến kernel bỏ qua các điểm ảnh trong hình ảnh và không bao gồm chúng trong output. Những bước tiến xác định các thao tác tích chập hoạt động với kernel khi hình ảnh lớn hơn và kernel phức tạp hơn được sử dụng. Khi một kernel đang đưa input vào, nó sử dụng tham số stride để xác định có bao nhiêu vị trí để bỏ qua.</w:t>
      </w:r>
    </w:p>
    <w:p w14:paraId="6C0A5332" w14:textId="77777777" w:rsidR="00AF2BB1" w:rsidRPr="00157C15" w:rsidRDefault="00AF2BB1" w:rsidP="003B7BA3">
      <w:pPr>
        <w:pStyle w:val="Heading4"/>
      </w:pPr>
      <w:r w:rsidRPr="00157C15">
        <w:t>ReLU layer</w:t>
      </w:r>
    </w:p>
    <w:p w14:paraId="6326A1C5" w14:textId="77777777" w:rsidR="00AF2BB1" w:rsidRPr="00157C15" w:rsidRDefault="00AF2BB1" w:rsidP="003B7BA3">
      <w:pPr>
        <w:jc w:val="both"/>
      </w:pPr>
      <w:r w:rsidRPr="00157C15">
        <w:tab/>
        <w:t>ReLU layer, hay lớp đơn vị tuyến tính được chỉnh sửa, áp dụng các hàm</w:t>
      </w:r>
      <w:r w:rsidRPr="00157C15">
        <w:rPr>
          <w:lang w:val="vi-VN"/>
        </w:rPr>
        <w:t xml:space="preserve"> max</w:t>
      </w:r>
      <w:r w:rsidRPr="00157C15">
        <w:t xml:space="preserve"> activation function (0, x). Nó không làm giảm kích thước của mạng, nhưng làm tăng tính chất của nó.</w:t>
      </w:r>
    </w:p>
    <w:p w14:paraId="5C18DF1A" w14:textId="77777777" w:rsidR="00AF2BB1" w:rsidRPr="00157C15" w:rsidRDefault="00AF2BB1" w:rsidP="003B7BA3">
      <w:pPr>
        <w:pStyle w:val="Heading4"/>
      </w:pPr>
      <w:r w:rsidRPr="00157C15">
        <w:t>Pooling layer</w:t>
      </w:r>
    </w:p>
    <w:p w14:paraId="4133CECC" w14:textId="77777777" w:rsidR="00AF2BB1" w:rsidRPr="00157C15" w:rsidRDefault="00AF2BB1" w:rsidP="003B7BA3">
      <w:pPr>
        <w:jc w:val="both"/>
      </w:pPr>
      <w:r w:rsidRPr="00157C15">
        <w:tab/>
        <w:t>Các lớp pooling layer được sử dụng một mặt để giảm kích thước không gian biểu diễn vả để giảm lượng tính toán được thực hiện trong mạng. Ngoài ra, nó còn có chức năng khác là kiểm soát overfitting.</w:t>
      </w:r>
    </w:p>
    <w:p w14:paraId="7B914697" w14:textId="77777777" w:rsidR="00AF2BB1" w:rsidRPr="00157C15" w:rsidRDefault="00AF2BB1" w:rsidP="003B7BA3">
      <w:pPr>
        <w:jc w:val="both"/>
      </w:pPr>
      <w:r w:rsidRPr="00157C15">
        <w:tab/>
        <w:t>Pooling layer được sử dụng nhiều nhất với bộ lọc có kích thước 2x2 cùng một stride. Điều này làm cho input giảm so với kích thước ban đầu của nó.</w:t>
      </w:r>
    </w:p>
    <w:p w14:paraId="0F4E10EF" w14:textId="77777777" w:rsidR="00AF2BB1" w:rsidRPr="00157C15" w:rsidRDefault="00AF2BB1" w:rsidP="003B7BA3">
      <w:pPr>
        <w:pStyle w:val="Heading4"/>
      </w:pPr>
      <w:r w:rsidRPr="00157C15">
        <w:t>Fully connected layer</w:t>
      </w:r>
    </w:p>
    <w:p w14:paraId="40EC60E3" w14:textId="168F1656" w:rsidR="00AF2BB1" w:rsidRPr="00157C15" w:rsidRDefault="00AF2BB1" w:rsidP="003B7BA3">
      <w:pPr>
        <w:jc w:val="both"/>
      </w:pPr>
      <w:r w:rsidRPr="00157C15">
        <w:tab/>
        <w:t xml:space="preserve">Fully connected layer là các lớp từ mạng nơ-ron thường xuyên. Mỗi nơ-ron từ một tầng đầy đủ được liên kết với mỗi output của lớp trước đó. Các hoạt </w:t>
      </w:r>
      <w:r w:rsidR="00E401CD">
        <w:t>độ</w:t>
      </w:r>
      <w:r w:rsidRPr="00157C15">
        <w:t>ng của lớp này cũng giông như hoạt động đằng sau của convolutional layer. Do đó có thể chuyển đổi giữa 2 lớp này.</w:t>
      </w:r>
    </w:p>
    <w:p w14:paraId="474DC9EB" w14:textId="77777777" w:rsidR="00AF2BB1" w:rsidRPr="00157C15" w:rsidRDefault="00AF2BB1" w:rsidP="003B7BA3">
      <w:pPr>
        <w:pStyle w:val="Heading4"/>
      </w:pPr>
      <w:r w:rsidRPr="00157C15">
        <w:t>Loss layer</w:t>
      </w:r>
    </w:p>
    <w:p w14:paraId="0E4813F7" w14:textId="4C76B964" w:rsidR="00AF2BB1" w:rsidRDefault="00AF2BB1" w:rsidP="003B7BA3">
      <w:pPr>
        <w:jc w:val="both"/>
      </w:pPr>
      <w:r w:rsidRPr="00157C15">
        <w:tab/>
        <w:t>Loss layer dùng để xử lý mạng cho các hệ thống deviating từ output cũ. Đây thường là tầng cuối cùng của mạng. Các hàm trong lớp này gồm: sodtmax được dùng để dự đoán một lớp từ nhiều lớp disjunct, sigmoid cross-entropy được dùng để dự đoán nhiều giá trị xác suất độc lập.</w:t>
      </w:r>
    </w:p>
    <w:p w14:paraId="01B305ED" w14:textId="76BFAFEC" w:rsidR="00BE475D" w:rsidRDefault="00BE475D" w:rsidP="003B7BA3">
      <w:pPr>
        <w:pStyle w:val="Heading3"/>
        <w:rPr>
          <w:b/>
        </w:rPr>
      </w:pPr>
      <w:r>
        <w:rPr>
          <w:b/>
        </w:rPr>
        <w:t>Activation function</w:t>
      </w:r>
    </w:p>
    <w:p w14:paraId="32CCF522" w14:textId="2764459F" w:rsidR="00BE475D" w:rsidRDefault="00BE475D" w:rsidP="003B7BA3">
      <w:pPr>
        <w:jc w:val="both"/>
      </w:pPr>
      <w:r>
        <w:tab/>
      </w:r>
      <w:r w:rsidR="00ED5FF0">
        <w:t>Hàm kích hoạt (activation function) mô phỏng tỷ lệ truyền xung qua axon của một nơ-ron nhân tạo, hành kích hoạt đóng vai trò là thành phần phi tuyến tại output của các nơ-ron. Trong bài viết này, chúng ta sẽ cùng tìm hiểu các hàm kích hoạt phổ biết nhất và các ưu, nhược điểm của chúng.</w:t>
      </w:r>
    </w:p>
    <w:p w14:paraId="4CCFB456" w14:textId="5AC8E9FB" w:rsidR="00ED5FF0" w:rsidRPr="00BE475D" w:rsidRDefault="00ED5FF0" w:rsidP="003B7BA3">
      <w:pPr>
        <w:jc w:val="both"/>
      </w:pPr>
      <w:r>
        <w:tab/>
        <w:t>Nếu không có các hàm kích hoạt phi tuyến thì mạng nơ-ron dù có nhiều lớp vẫn sẽ có hiệu quả như một lớp tuyến tính.</w:t>
      </w:r>
    </w:p>
    <w:p w14:paraId="3995C4A1" w14:textId="145034B7" w:rsidR="00ED5FF0" w:rsidRDefault="00ED5FF0" w:rsidP="003B7BA3">
      <w:pPr>
        <w:pStyle w:val="Heading4"/>
      </w:pPr>
      <w:r>
        <w:t>Sigmoid</w:t>
      </w:r>
    </w:p>
    <w:p w14:paraId="64031C75" w14:textId="12336F3B" w:rsidR="00ED5FF0" w:rsidRDefault="00ED5FF0" w:rsidP="003B7BA3">
      <w:pPr>
        <w:jc w:val="both"/>
      </w:pPr>
      <w:r>
        <w:tab/>
        <w:t>Công thức:</w:t>
      </w:r>
    </w:p>
    <w:p w14:paraId="6D8AF4CD" w14:textId="301DC28D" w:rsidR="00ED5FF0" w:rsidRDefault="00ED5FF0" w:rsidP="003B7BA3">
      <w:pPr>
        <w:jc w:val="both"/>
      </w:pPr>
      <w:r>
        <w:tab/>
      </w:r>
      <m:oMath>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 </m:t>
            </m:r>
            <m:sSup>
              <m:sSupPr>
                <m:ctrlPr>
                  <w:rPr>
                    <w:rFonts w:ascii="Cambria Math" w:hAnsi="Cambria Math"/>
                    <w:i/>
                  </w:rPr>
                </m:ctrlPr>
              </m:sSupPr>
              <m:e>
                <m:r>
                  <w:rPr>
                    <w:rFonts w:ascii="Cambria Math" w:hAnsi="Cambria Math"/>
                  </w:rPr>
                  <m:t>e</m:t>
                </m:r>
              </m:e>
              <m:sup>
                <m:r>
                  <w:rPr>
                    <w:rFonts w:ascii="Cambria Math" w:hAnsi="Cambria Math"/>
                  </w:rPr>
                  <m:t>-x</m:t>
                </m:r>
              </m:sup>
            </m:sSup>
          </m:den>
        </m:f>
      </m:oMath>
    </w:p>
    <w:p w14:paraId="00BD681B" w14:textId="375C050A" w:rsidR="00ED5FF0" w:rsidRDefault="00ED5FF0" w:rsidP="003B7BA3">
      <w:pPr>
        <w:jc w:val="both"/>
      </w:pPr>
      <w:r>
        <w:tab/>
        <w:t>Phân tích:</w:t>
      </w:r>
    </w:p>
    <w:p w14:paraId="7DE91784" w14:textId="48D22161" w:rsidR="0088782B" w:rsidRDefault="0088782B" w:rsidP="003B7BA3">
      <w:pPr>
        <w:jc w:val="both"/>
      </w:pPr>
      <w:r w:rsidRPr="0088782B">
        <w:rPr>
          <w:noProof/>
        </w:rPr>
        <w:drawing>
          <wp:inline distT="0" distB="0" distL="0" distR="0" wp14:anchorId="2AEE6AA1" wp14:editId="177D6541">
            <wp:extent cx="2999509" cy="19570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675" r="2909"/>
                    <a:stretch/>
                  </pic:blipFill>
                  <pic:spPr bwMode="auto">
                    <a:xfrm>
                      <a:off x="0" y="0"/>
                      <a:ext cx="3000041" cy="1957417"/>
                    </a:xfrm>
                    <a:prstGeom prst="rect">
                      <a:avLst/>
                    </a:prstGeom>
                    <a:ln>
                      <a:noFill/>
                    </a:ln>
                    <a:extLst>
                      <a:ext uri="{53640926-AAD7-44D8-BBD7-CCE9431645EC}">
                        <a14:shadowObscured xmlns:a14="http://schemas.microsoft.com/office/drawing/2010/main"/>
                      </a:ext>
                    </a:extLst>
                  </pic:spPr>
                </pic:pic>
              </a:graphicData>
            </a:graphic>
          </wp:inline>
        </w:drawing>
      </w:r>
    </w:p>
    <w:p w14:paraId="40575583" w14:textId="3FA63819" w:rsidR="0088782B" w:rsidRDefault="0088782B" w:rsidP="003B7BA3">
      <w:pPr>
        <w:jc w:val="both"/>
      </w:pPr>
      <w:r>
        <w:tab/>
      </w:r>
      <w:r w:rsidRPr="0088782B">
        <w:t>Hàm Sigmoid nhận đầu vào là một số thực và chuyển thành một giá trị trong khoảng (0;1) (xem đồ thị phía trên). Đầu vào là số thực âm rất nhỏ sẽ cho đầu ra tiệm cận với 0, ngược lại, nếu đầu vào là một số thực dương lớn sẽ cho đầu ra là một số tiệm cận với 1. Trong quá khứ hàm Sigmoid hay được dùng vì có đạo hàm rất đẹp. Tuy nhiên hiện nay hàm Sigmoid rất ít được dùng vì những nhược điểm sau:</w:t>
      </w:r>
      <w:r>
        <w:t xml:space="preserve"> Hàm Sigmoid bão hòa và triệt tiêu gradient; Hàm Sigmoid không có trung tâm là </w:t>
      </w:r>
      <w:r w:rsidRPr="0088782B">
        <w:t>0</w:t>
      </w:r>
      <w:r>
        <w:t xml:space="preserve"> gây khó khăn cho việc hội tụ.</w:t>
      </w:r>
    </w:p>
    <w:p w14:paraId="603A31E4" w14:textId="559B5CF0" w:rsidR="00ED5FF0" w:rsidRDefault="0088782B" w:rsidP="003B7BA3">
      <w:pPr>
        <w:pStyle w:val="Heading4"/>
      </w:pPr>
      <w:r>
        <w:lastRenderedPageBreak/>
        <w:t>Tanh</w:t>
      </w:r>
    </w:p>
    <w:p w14:paraId="44495933" w14:textId="3B986073" w:rsidR="0088782B" w:rsidRDefault="003B7BA3" w:rsidP="003B7BA3">
      <w:pPr>
        <w:jc w:val="left"/>
      </w:pPr>
      <w:r>
        <w:tab/>
        <w:t xml:space="preserve">Công </w:t>
      </w:r>
      <w:r w:rsidR="0088782B">
        <w:t>thức:</w:t>
      </w:r>
      <w:r w:rsidR="0088782B">
        <w:br/>
      </w:r>
      <w:r w:rsidR="0088782B">
        <w:tab/>
      </w:r>
      <m:oMath>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sup>
            </m:sSup>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sup>
            </m:sSup>
          </m:den>
        </m:f>
      </m:oMath>
    </w:p>
    <w:p w14:paraId="0B9347DD" w14:textId="47CC9339" w:rsidR="0088782B" w:rsidRDefault="0088782B" w:rsidP="003B7BA3">
      <w:pPr>
        <w:jc w:val="both"/>
      </w:pPr>
      <w:r>
        <w:tab/>
        <w:t>Phân tích:</w:t>
      </w:r>
    </w:p>
    <w:p w14:paraId="0E38CDF2" w14:textId="187E30C3" w:rsidR="00FF2254" w:rsidRDefault="00FF2254" w:rsidP="003B7BA3">
      <w:pPr>
        <w:jc w:val="both"/>
      </w:pPr>
      <w:r w:rsidRPr="00FF2254">
        <w:rPr>
          <w:noProof/>
        </w:rPr>
        <w:drawing>
          <wp:inline distT="0" distB="0" distL="0" distR="0" wp14:anchorId="191A0936" wp14:editId="13EE67EE">
            <wp:extent cx="3089910" cy="198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a:stretch/>
                  </pic:blipFill>
                  <pic:spPr bwMode="auto">
                    <a:xfrm>
                      <a:off x="0" y="0"/>
                      <a:ext cx="3089910" cy="1986915"/>
                    </a:xfrm>
                    <a:prstGeom prst="rect">
                      <a:avLst/>
                    </a:prstGeom>
                    <a:ln>
                      <a:noFill/>
                    </a:ln>
                    <a:extLst>
                      <a:ext uri="{53640926-AAD7-44D8-BBD7-CCE9431645EC}">
                        <a14:shadowObscured xmlns:a14="http://schemas.microsoft.com/office/drawing/2010/main"/>
                      </a:ext>
                    </a:extLst>
                  </pic:spPr>
                </pic:pic>
              </a:graphicData>
            </a:graphic>
          </wp:inline>
        </w:drawing>
      </w:r>
    </w:p>
    <w:p w14:paraId="22F0D3D1" w14:textId="06D30381" w:rsidR="00FF2254" w:rsidRDefault="00FF2254" w:rsidP="003B7BA3">
      <w:pPr>
        <w:jc w:val="both"/>
      </w:pPr>
      <w:r>
        <w:tab/>
        <w:t>Hàm Tanh nhận đầu vào là một số thực và chuyển thành một giá trị trong khoảng (-1;1). Cũng như Sigmoid, hàm Tanh bị bão hòa ở 2 đầu (gradient thay đổi rất ít ở 2 đầu). Tuy nhiên hàm Tanh lại đối xứng qua 0 nên khắc phục được một nhược điểm của Sigmoid.</w:t>
      </w:r>
    </w:p>
    <w:p w14:paraId="3C5869C7" w14:textId="3C5167D2" w:rsidR="00FF2254" w:rsidRDefault="00FF2254" w:rsidP="003B7BA3">
      <w:pPr>
        <w:jc w:val="both"/>
      </w:pPr>
      <w:r>
        <w:tab/>
        <w:t>Hàm Tanh còn có thể được biểu diễn bằng hàm Sigmoid như sau:</w:t>
      </w:r>
    </w:p>
    <w:p w14:paraId="1A08AFCB" w14:textId="248855D9" w:rsidR="00FF2254" w:rsidRDefault="00FF2254" w:rsidP="003B7BA3">
      <w:pPr>
        <w:jc w:val="both"/>
      </w:pPr>
      <w:r>
        <w:tab/>
      </w:r>
      <m:oMath>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2σ</m:t>
        </m:r>
        <m:d>
          <m:dPr>
            <m:ctrlPr>
              <w:rPr>
                <w:rFonts w:ascii="Cambria Math" w:hAnsi="Cambria Math"/>
                <w:i/>
              </w:rPr>
            </m:ctrlPr>
          </m:dPr>
          <m:e>
            <m:r>
              <w:rPr>
                <w:rFonts w:ascii="Cambria Math" w:hAnsi="Cambria Math"/>
              </w:rPr>
              <m:t>2x</m:t>
            </m:r>
          </m:e>
        </m:d>
        <m:r>
          <w:rPr>
            <w:rFonts w:ascii="Cambria Math" w:hAnsi="Cambria Math"/>
          </w:rPr>
          <m:t>-1</m:t>
        </m:r>
      </m:oMath>
    </w:p>
    <w:p w14:paraId="1D523F00" w14:textId="5D407C96" w:rsidR="00FF2254" w:rsidRDefault="00FF2254" w:rsidP="003B7BA3">
      <w:pPr>
        <w:pStyle w:val="Heading4"/>
      </w:pPr>
      <w:r>
        <w:t>ReLU</w:t>
      </w:r>
    </w:p>
    <w:p w14:paraId="0DF86F3F" w14:textId="44D989F7" w:rsidR="00FF2254" w:rsidRDefault="00FF2254" w:rsidP="003B7BA3">
      <w:pPr>
        <w:jc w:val="both"/>
      </w:pPr>
      <w:r>
        <w:tab/>
        <w:t>Công thức:</w:t>
      </w:r>
    </w:p>
    <w:p w14:paraId="688EB23A" w14:textId="457EE215" w:rsidR="0018712E" w:rsidRPr="0018712E" w:rsidRDefault="0018712E" w:rsidP="003B7BA3">
      <w:pPr>
        <w:jc w:val="both"/>
      </w:pPr>
      <w: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x</m:t>
                </m:r>
              </m:e>
            </m:d>
          </m:e>
        </m:func>
      </m:oMath>
    </w:p>
    <w:p w14:paraId="2FB418F2" w14:textId="2145220E" w:rsidR="0018712E" w:rsidRDefault="0018712E" w:rsidP="003B7BA3">
      <w:pPr>
        <w:jc w:val="both"/>
      </w:pPr>
      <w:r>
        <w:tab/>
        <w:t>Phân tích:</w:t>
      </w:r>
    </w:p>
    <w:p w14:paraId="74383DC9" w14:textId="114FD4A3" w:rsidR="0018712E" w:rsidRDefault="0018712E" w:rsidP="003B7BA3">
      <w:pPr>
        <w:jc w:val="both"/>
      </w:pPr>
      <w:r w:rsidRPr="0018712E">
        <w:rPr>
          <w:noProof/>
        </w:rPr>
        <w:drawing>
          <wp:inline distT="0" distB="0" distL="0" distR="0" wp14:anchorId="59F80E27" wp14:editId="00AD9698">
            <wp:extent cx="3089910" cy="20142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9910" cy="2014220"/>
                    </a:xfrm>
                    <a:prstGeom prst="rect">
                      <a:avLst/>
                    </a:prstGeom>
                  </pic:spPr>
                </pic:pic>
              </a:graphicData>
            </a:graphic>
          </wp:inline>
        </w:drawing>
      </w:r>
    </w:p>
    <w:p w14:paraId="3E9D1EC6" w14:textId="63FDEA55" w:rsidR="0018712E" w:rsidRDefault="0018712E" w:rsidP="003B7BA3">
      <w:pPr>
        <w:jc w:val="both"/>
      </w:pPr>
      <w:r>
        <w:tab/>
        <w:t>Hàm ReLU đang được sử dụng khá nhiều trong những năm gần đây khi huấn luyện các mạng nơ-ron. ReLU đơn giản lọc các giá trị &lt; 0. Nhìn vào công thức chúng ta dễ dàng hiểu được cách hoạt động của nó. Một số ưu điểm khá vượt trội của nó so với Sigmoid và Tanh</w:t>
      </w:r>
      <w:r w:rsidR="00147604">
        <w:t>:</w:t>
      </w:r>
    </w:p>
    <w:p w14:paraId="32268F1E" w14:textId="01399421" w:rsidR="00147604" w:rsidRDefault="00147604" w:rsidP="003B7BA3">
      <w:pPr>
        <w:pStyle w:val="ListParagraph"/>
        <w:numPr>
          <w:ilvl w:val="0"/>
          <w:numId w:val="27"/>
        </w:numPr>
        <w:jc w:val="both"/>
      </w:pPr>
      <w:r>
        <w:t>Tốc độ hội tụ nhanh hơn hẳn. ReLU có tốc độ hội tụ nhanh gấp 6 lần Tanh. Điều này có thể do ReLU không bị bão hòa ở 2 đầu như Sigmoid và Tanh.</w:t>
      </w:r>
    </w:p>
    <w:p w14:paraId="312AB871" w14:textId="73C42070" w:rsidR="00147604" w:rsidRDefault="00147604" w:rsidP="003B7BA3">
      <w:pPr>
        <w:pStyle w:val="ListParagraph"/>
        <w:numPr>
          <w:ilvl w:val="0"/>
          <w:numId w:val="27"/>
        </w:numPr>
        <w:jc w:val="both"/>
      </w:pPr>
      <w:r>
        <w:t>Tính toán nhanh hơn. Tanh và Sigmoid sử dụng hàm exp và công thức phức tạp hơn ReLU rất nhiều do vậy sẽ tốn nhiều chi phí hơn để tính toán.</w:t>
      </w:r>
    </w:p>
    <w:p w14:paraId="461D5449" w14:textId="4CAEF42C" w:rsidR="00147604" w:rsidRDefault="00147604" w:rsidP="003B7BA3">
      <w:pPr>
        <w:pStyle w:val="ListParagraph"/>
        <w:numPr>
          <w:ilvl w:val="0"/>
          <w:numId w:val="27"/>
        </w:numPr>
        <w:jc w:val="both"/>
      </w:pPr>
      <w:r>
        <w:t xml:space="preserve">Tuy nhiên, ReLU cũng có một nhược điểm: Với các node có giá trị nhỏ hơn 0, qua ReLU activation sẽ thành 0, hiện tượng đấy gọi là “Dying ReLU”. Nếu các node bị chuyển thành 0 thì sẽ không có ý nghĩa với bước linear activation ở lớp tiếp theo và các hệ </w:t>
      </w:r>
      <w:r>
        <w:t xml:space="preserve">số tương ứng từ node đấy cũng không được cập nhật với gradient descent. </w:t>
      </w:r>
      <w:r>
        <w:sym w:font="Wingdings" w:char="F0E8"/>
      </w:r>
      <w:r>
        <w:t xml:space="preserve"> Leaky ReLU ra đời.</w:t>
      </w:r>
    </w:p>
    <w:p w14:paraId="78A0BBFC" w14:textId="0C5C0D56" w:rsidR="00147604" w:rsidRDefault="00147604" w:rsidP="003B7BA3">
      <w:pPr>
        <w:pStyle w:val="ListParagraph"/>
        <w:numPr>
          <w:ilvl w:val="0"/>
          <w:numId w:val="27"/>
        </w:numPr>
        <w:jc w:val="both"/>
      </w:pPr>
      <w:r>
        <w:t>Khi learning rate lớn, các trọng số (weights) có thể thay đổi theo các làm tất cả các nơ-ron dừng việc cập nhật.</w:t>
      </w:r>
    </w:p>
    <w:p w14:paraId="0E70E1F1" w14:textId="2E3332F1" w:rsidR="00147604" w:rsidRDefault="00147604" w:rsidP="003B7BA3">
      <w:pPr>
        <w:pStyle w:val="Heading4"/>
      </w:pPr>
      <w:r>
        <w:t>Leaky ReLU</w:t>
      </w:r>
    </w:p>
    <w:p w14:paraId="7D361C71" w14:textId="14C0C169" w:rsidR="00147604" w:rsidRDefault="00147604" w:rsidP="003B7BA3">
      <w:pPr>
        <w:jc w:val="both"/>
      </w:pPr>
      <w:r>
        <w:tab/>
        <w:t>Công thức:</w:t>
      </w:r>
    </w:p>
    <w:p w14:paraId="41C89EC1" w14:textId="759E4055" w:rsidR="00147604" w:rsidRPr="00147604" w:rsidRDefault="00147604" w:rsidP="003B7BA3">
      <w:pPr>
        <w:jc w:val="both"/>
      </w:pPr>
      <w: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r>
          <m:rPr>
            <m:scr m:val="double-struck"/>
            <m:sty m:val="p"/>
          </m:rPr>
          <w:rPr>
            <w:rFonts w:ascii="Cambria Math" w:hAnsi="Cambria Math" w:cs="Cambria Math"/>
          </w:rPr>
          <m:t>1</m:t>
        </m:r>
        <m:d>
          <m:dPr>
            <m:ctrlPr>
              <w:rPr>
                <w:rFonts w:ascii="Cambria Math" w:hAnsi="Cambria Math" w:cs="Cambria Math"/>
              </w:rPr>
            </m:ctrlPr>
          </m:dPr>
          <m:e>
            <m:r>
              <w:rPr>
                <w:rFonts w:ascii="Cambria Math" w:hAnsi="Cambria Math"/>
              </w:rPr>
              <m:t>x</m:t>
            </m:r>
            <m:r>
              <m:rPr>
                <m:sty m:val="p"/>
              </m:rPr>
              <w:rPr>
                <w:rFonts w:ascii="Cambria Math" w:hAnsi="Cambria Math" w:cs="Cambria Math"/>
              </w:rPr>
              <m:t>&lt;0</m:t>
            </m:r>
          </m:e>
        </m:d>
        <m:d>
          <m:dPr>
            <m:ctrlPr>
              <w:rPr>
                <w:rFonts w:ascii="Cambria Math" w:hAnsi="Cambria Math" w:cs="Cambria Math"/>
              </w:rPr>
            </m:ctrlPr>
          </m:dPr>
          <m:e>
            <m:r>
              <w:rPr>
                <w:rFonts w:ascii="Cambria Math" w:hAnsi="Cambria Math"/>
              </w:rPr>
              <m:t>ax</m:t>
            </m:r>
          </m:e>
        </m:d>
        <m:r>
          <w:rPr>
            <w:rFonts w:ascii="Cambria Math" w:hAnsi="Cambria Math" w:cs="Cambria Math"/>
          </w:rPr>
          <m:t xml:space="preserve">+ </m:t>
        </m:r>
        <m:r>
          <m:rPr>
            <m:scr m:val="double-struck"/>
            <m:sty m:val="p"/>
          </m:rPr>
          <w:rPr>
            <w:rFonts w:ascii="Cambria Math" w:hAnsi="Cambria Math" w:cs="Cambria Math"/>
          </w:rPr>
          <m:t>1(</m:t>
        </m:r>
        <m:r>
          <w:rPr>
            <w:rFonts w:ascii="Cambria Math" w:hAnsi="Cambria Math"/>
          </w:rPr>
          <m:t>x</m:t>
        </m:r>
        <m:r>
          <m:rPr>
            <m:sty m:val="p"/>
          </m:rPr>
          <w:rPr>
            <w:rFonts w:ascii="Cambria Math" w:hAnsi="Cambria Math" w:cs="Cambria Math"/>
          </w:rPr>
          <m:t>≥0)(</m:t>
        </m:r>
        <m:r>
          <w:rPr>
            <w:rFonts w:ascii="Cambria Math" w:hAnsi="Cambria Math"/>
          </w:rPr>
          <m:t>x</m:t>
        </m:r>
        <m:r>
          <m:rPr>
            <m:sty m:val="p"/>
          </m:rPr>
          <w:rPr>
            <w:rFonts w:ascii="Cambria Math" w:hAnsi="Cambria Math" w:cs="Cambria Math"/>
          </w:rPr>
          <m:t>)</m:t>
        </m:r>
      </m:oMath>
    </w:p>
    <w:p w14:paraId="20F63382" w14:textId="4443C36F" w:rsidR="00FF2254" w:rsidRDefault="00147604" w:rsidP="003B7BA3">
      <w:pPr>
        <w:jc w:val="both"/>
      </w:pPr>
      <w:r>
        <w:tab/>
        <w:t>Phân tích:</w:t>
      </w:r>
    </w:p>
    <w:p w14:paraId="76AD57E1" w14:textId="6B66C991" w:rsidR="00147604" w:rsidRDefault="00147604" w:rsidP="003B7BA3">
      <w:pPr>
        <w:jc w:val="both"/>
      </w:pPr>
      <w:r w:rsidRPr="00147604">
        <w:rPr>
          <w:noProof/>
        </w:rPr>
        <w:drawing>
          <wp:inline distT="0" distB="0" distL="0" distR="0" wp14:anchorId="490B4D46" wp14:editId="39777762">
            <wp:extent cx="3089910" cy="2039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89910" cy="2039620"/>
                    </a:xfrm>
                    <a:prstGeom prst="rect">
                      <a:avLst/>
                    </a:prstGeom>
                  </pic:spPr>
                </pic:pic>
              </a:graphicData>
            </a:graphic>
          </wp:inline>
        </w:drawing>
      </w:r>
    </w:p>
    <w:p w14:paraId="614FB862" w14:textId="341F6159" w:rsidR="00147604" w:rsidRDefault="00147604" w:rsidP="003B7BA3">
      <w:pPr>
        <w:jc w:val="both"/>
      </w:pPr>
      <w:r>
        <w:tab/>
        <w:t>Leaky ReLU là một cố gắng trong việc loại bỏ “dying ReLU”. Thay vì trả về giá trị 0 với các đầu vào &lt; 0 thì Leaky ReLU tạo ra một đường xiên có độ dốc nhỏ. Có nhiều báo cáo</w:t>
      </w:r>
      <w:r w:rsidR="004037B8">
        <w:t xml:space="preserve"> về việc Leaky ReLU có hiệu quả tốt hơn ReLU, nhưng hiệu quả này vẫn chưa rõ ràng và nhất quán.</w:t>
      </w:r>
    </w:p>
    <w:p w14:paraId="32E65B6A" w14:textId="6FD28014" w:rsidR="004037B8" w:rsidRDefault="004037B8" w:rsidP="003B7BA3">
      <w:pPr>
        <w:pStyle w:val="Heading4"/>
      </w:pPr>
      <w:r>
        <w:t>Maxout</w:t>
      </w:r>
    </w:p>
    <w:p w14:paraId="5D460ECA" w14:textId="73F4B2AB" w:rsidR="007C3D04" w:rsidRPr="004037B8" w:rsidRDefault="004037B8" w:rsidP="003B7BA3">
      <w:pPr>
        <w:jc w:val="both"/>
      </w:pPr>
      <w:r>
        <w:tab/>
        <w:t xml:space="preserve">Chúng ta sẽ không sử dụng công thức dạng </w:t>
      </w:r>
      <m:oMath>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e>
        </m:d>
      </m:oMath>
      <w:r>
        <w:t xml:space="preserve"> nữa. Một dạng khá phổ biến là Maxout nơ-ron được tính bằng công thức: </w:t>
      </w:r>
      <m:oMath>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2</m:t>
            </m:r>
          </m:sub>
          <m:sup>
            <m:r>
              <w:rPr>
                <w:rFonts w:ascii="Cambria Math" w:hAnsi="Cambria Math"/>
              </w:rPr>
              <m:t>T</m:t>
            </m:r>
          </m:sup>
        </m:sSubSup>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w:r>
        <w:t xml:space="preserve">. Leaky ReLU và ReLU là các dạng đặc biệt của công thức này (với ReLU, áp dụng công thức với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0</m:t>
        </m:r>
      </m:oMath>
      <w:r>
        <w:t>). Maxout có tất cả các ưu điểm của Leaky ReLU, ReLU. Tuy vậy nó khiến mạng phải sử dụng gấp đôi tham số (parameter) cho mỗi nơ-ron, vì thế làm tăng đáng kể chi phí cả về bộ nhớ và tính toán – một điều cần suy xét khi huấn luyện mạng deep learning ở hiện tạ</w:t>
      </w:r>
      <w:r w:rsidR="00436961">
        <w:t>i.</w:t>
      </w:r>
    </w:p>
    <w:p w14:paraId="7E32AB2A" w14:textId="576D40EA" w:rsidR="00AF2BB1" w:rsidRDefault="00CA4534" w:rsidP="003B7BA3">
      <w:pPr>
        <w:pStyle w:val="Heading2"/>
        <w:jc w:val="both"/>
        <w:rPr>
          <w:b/>
          <w:bCs/>
        </w:rPr>
      </w:pPr>
      <w:r w:rsidRPr="00CA4534">
        <w:rPr>
          <w:b/>
          <w:bCs/>
        </w:rPr>
        <w:t>Visual Geometry Group</w:t>
      </w:r>
      <w:r>
        <w:rPr>
          <w:rFonts w:ascii="Roboto" w:hAnsi="Roboto"/>
          <w:color w:val="202124"/>
          <w:shd w:val="clear" w:color="auto" w:fill="FFFFFF"/>
        </w:rPr>
        <w:t xml:space="preserve"> (</w:t>
      </w:r>
      <w:r w:rsidR="007C3D04">
        <w:rPr>
          <w:b/>
          <w:bCs/>
        </w:rPr>
        <w:t>VGG</w:t>
      </w:r>
      <w:r>
        <w:rPr>
          <w:b/>
          <w:bCs/>
        </w:rPr>
        <w:t>)</w:t>
      </w:r>
    </w:p>
    <w:p w14:paraId="15604141" w14:textId="78756D1C" w:rsidR="00CA4534" w:rsidRPr="00CA4534" w:rsidRDefault="00CA4534" w:rsidP="00CA4534">
      <w:pPr>
        <w:ind w:firstLine="720"/>
        <w:jc w:val="both"/>
      </w:pPr>
      <w:r w:rsidRPr="00CA4534">
        <w:t>VGG là viết tắt của Visual Geometry Group; </w:t>
      </w:r>
      <w:r>
        <w:t>nó là một kiến trúc mạng nơ rơn tích chập</w:t>
      </w:r>
      <w:r w:rsidRPr="00CA4534">
        <w:t xml:space="preserve"> (CNN) với nhiều lớp. "</w:t>
      </w:r>
      <w:r>
        <w:t>Deep</w:t>
      </w:r>
      <w:r w:rsidRPr="00CA4534">
        <w:t xml:space="preserve"> đề cập đến số lượng các lớp với VGG16 </w:t>
      </w:r>
      <w:r w:rsidR="003213D5">
        <w:t xml:space="preserve">bao gồm 16 lớp phức hợp </w:t>
      </w:r>
      <w:r w:rsidRPr="00CA4534">
        <w:t>hoặc VGG-19 bao gồm 19 lớp phức hợp.</w:t>
      </w:r>
    </w:p>
    <w:p w14:paraId="23FF0C5B" w14:textId="0BD7571B" w:rsidR="00046679" w:rsidRDefault="00436961" w:rsidP="00436961">
      <w:pPr>
        <w:jc w:val="both"/>
      </w:pPr>
      <w:r>
        <w:tab/>
      </w:r>
      <w:r w:rsidR="00046679">
        <w:t>VGG16 là mạng CNN được đề xuất bởi</w:t>
      </w:r>
      <w:r w:rsidR="00196275">
        <w:t xml:space="preserve"> </w:t>
      </w:r>
      <w:proofErr w:type="gramStart"/>
      <w:r w:rsidR="00046679" w:rsidRPr="00046679">
        <w:t>K.Simonyan</w:t>
      </w:r>
      <w:proofErr w:type="gramEnd"/>
      <w:r w:rsidR="00046679" w:rsidRPr="00046679">
        <w:t xml:space="preserve"> và A.Zisserman của đại học Oxford. Các Model sau khi được tạo bởi mạng VGG16 sẽ cho độ chính xác lên đến 92.7% top-5 test trong dữ liệu ảnh mạng gồm 14 triệu hình ảnh khác nhau thuộc 1000 lớp.</w:t>
      </w:r>
    </w:p>
    <w:p w14:paraId="5DBDD3AC" w14:textId="59EF715F" w:rsidR="00436961" w:rsidRDefault="00436961" w:rsidP="00436961">
      <w:pPr>
        <w:jc w:val="both"/>
      </w:pPr>
      <w:r>
        <w:tab/>
        <w:t xml:space="preserve">Cấu trúc của VGG16 bao gồm: </w:t>
      </w:r>
    </w:p>
    <w:p w14:paraId="51DD1EB4" w14:textId="7183E34F" w:rsidR="00436961" w:rsidRDefault="00436961" w:rsidP="00436961">
      <w:pPr>
        <w:pStyle w:val="ListParagraph"/>
        <w:numPr>
          <w:ilvl w:val="0"/>
          <w:numId w:val="29"/>
        </w:numPr>
        <w:jc w:val="both"/>
      </w:pPr>
      <w:r>
        <w:t>13 lớp tích chập (Conv2 hoặc Conv3) đều có Kernel 3x3.</w:t>
      </w:r>
    </w:p>
    <w:p w14:paraId="6BB45431" w14:textId="5A22B9B9" w:rsidR="00436961" w:rsidRDefault="00436961" w:rsidP="00436961">
      <w:pPr>
        <w:pStyle w:val="ListParagraph"/>
        <w:numPr>
          <w:ilvl w:val="0"/>
          <w:numId w:val="29"/>
        </w:numPr>
        <w:jc w:val="both"/>
      </w:pPr>
      <w:r>
        <w:t>Sau các layer Conv là Maxpooling giảm kích thước xuống một nửa và ba lớp Fully-Connected.</w:t>
      </w:r>
    </w:p>
    <w:p w14:paraId="013BE14D" w14:textId="4E4AD480" w:rsidR="003213D5" w:rsidRDefault="003213D5" w:rsidP="003213D5">
      <w:pPr>
        <w:jc w:val="both"/>
      </w:pPr>
      <w:r>
        <w:t>Hình 2: Kiến trúc mạng thần kinh VGG16</w:t>
      </w:r>
      <w:r w:rsidR="00B924A6">
        <w:t>:</w:t>
      </w:r>
      <w:r w:rsidR="00B924A6">
        <w:fldChar w:fldCharType="begin" w:fldLock="1"/>
      </w:r>
      <w:r w:rsidR="00B924A6">
        <w:instrText>ADDIN CSL_CITATION {"citationItems":[{"id":"ITEM-1","itemData":{"DOI":"10.48550/arxiv.1409.1556","abstrac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4","9","4"]]},"publisher":"International Conference on Learning Representations, ICLR","title":"Very Deep Convolutional Networks for Large-Scale Image Recognition","type":"article-journal"},"uris":["http://www.mendeley.com/documents/?uuid=0186fac2-df58-36d6-9105-97e4a56ac199"]}],"mendeley":{"formattedCitation":"[8]","plainTextFormattedCitation":"[8]"},"properties":{"noteIndex":0},"schema":"https://github.com/citation-style-language/schema/raw/master/csl-citation.json"}</w:instrText>
      </w:r>
      <w:r w:rsidR="00B924A6">
        <w:fldChar w:fldCharType="separate"/>
      </w:r>
      <w:r w:rsidR="00B924A6" w:rsidRPr="00B924A6">
        <w:rPr>
          <w:noProof/>
        </w:rPr>
        <w:t>[8]</w:t>
      </w:r>
      <w:r w:rsidR="00B924A6">
        <w:fldChar w:fldCharType="end"/>
      </w:r>
    </w:p>
    <w:p w14:paraId="177A67BA" w14:textId="2DF5A820" w:rsidR="003213D5" w:rsidRDefault="003213D5" w:rsidP="003213D5">
      <w:pPr>
        <w:pStyle w:val="ListParagraph"/>
        <w:ind w:left="0"/>
        <w:jc w:val="both"/>
      </w:pPr>
      <w:r>
        <w:rPr>
          <w:noProof/>
        </w:rPr>
        <w:lastRenderedPageBreak/>
        <w:drawing>
          <wp:inline distT="0" distB="0" distL="0" distR="0" wp14:anchorId="02FA7C63" wp14:editId="2817CA1C">
            <wp:extent cx="3089910" cy="18129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9910" cy="1812925"/>
                    </a:xfrm>
                    <a:prstGeom prst="rect">
                      <a:avLst/>
                    </a:prstGeom>
                    <a:noFill/>
                    <a:ln>
                      <a:noFill/>
                    </a:ln>
                  </pic:spPr>
                </pic:pic>
              </a:graphicData>
            </a:graphic>
          </wp:inline>
        </w:drawing>
      </w:r>
    </w:p>
    <w:p w14:paraId="556DDEBD" w14:textId="0672AAEB" w:rsidR="00583274" w:rsidRPr="00583274" w:rsidRDefault="00583274" w:rsidP="00583274">
      <w:pPr>
        <w:numPr>
          <w:ilvl w:val="0"/>
          <w:numId w:val="30"/>
        </w:numPr>
        <w:spacing w:after="120"/>
        <w:jc w:val="left"/>
        <w:textAlignment w:val="baseline"/>
      </w:pPr>
      <w:r>
        <w:t>Input</w:t>
      </w:r>
      <w:r w:rsidRPr="00583274">
        <w:t>: VGGNet có kích thước đầu vào hình ảnh là 224 × 224. Đối với cuộc thi ImageNet, những người tạo ra mô hình đã cắt bỏ mảng trung tâm 224 × 224 trong mỗi hình ảnh để giữ cho kích thước đầu vào của hình ảnh nhất quán.</w:t>
      </w:r>
    </w:p>
    <w:p w14:paraId="7306E30E" w14:textId="79D2FEDE" w:rsidR="00583274" w:rsidRPr="00583274" w:rsidRDefault="00583274" w:rsidP="00583274">
      <w:pPr>
        <w:numPr>
          <w:ilvl w:val="0"/>
          <w:numId w:val="30"/>
        </w:numPr>
        <w:spacing w:after="120"/>
        <w:jc w:val="left"/>
        <w:textAlignment w:val="baseline"/>
      </w:pPr>
      <w:r w:rsidRPr="00157C15">
        <w:t>Convolutional layer</w:t>
      </w:r>
      <w:r w:rsidRPr="00583274">
        <w:t xml:space="preserve">: Các lớp tích tụ của VGG tận dụng một trường tiếp nhận tối thiểu, tức là 3 × 3, kích thước nhỏ nhất có thể mà vẫn chụp lên / xuống và trái / phải. Hơn nữa, cũng có các bộ lọc tích chập 1 × 1 hoạt động như một phép biến đổi tuyến tính của đầu vào. Tiếp theo là đơn vị ReLU, đây là một sự đổi mới rất lớn từ AlexNet giúp giảm thời gian </w:t>
      </w:r>
      <w:r w:rsidR="00827A12">
        <w:t>huấn luyện</w:t>
      </w:r>
      <w:r w:rsidRPr="00583274">
        <w:t>. ReLU là viết tắt của chức năng kích hoạt đơn vị tuyến tính được chỉnh lưu; nó là một hàm tuyến tính từng mảnh sẽ xuất ra đầu vào nếu dương; nếu không, đầu ra bằng không. Sải tích chập được cố định ở 1pixel để giữ nguyên độ phân giải không gian sau khi tích chập (sải chân là số pixel dịch chuyển trên ma trận đầu vào).</w:t>
      </w:r>
    </w:p>
    <w:p w14:paraId="6A418D97" w14:textId="4574D3D7" w:rsidR="00583274" w:rsidRPr="00583274" w:rsidRDefault="00583274" w:rsidP="00583274">
      <w:pPr>
        <w:numPr>
          <w:ilvl w:val="0"/>
          <w:numId w:val="30"/>
        </w:numPr>
        <w:spacing w:after="120"/>
        <w:jc w:val="left"/>
        <w:textAlignment w:val="baseline"/>
      </w:pPr>
      <w:r>
        <w:t>Hidden layer</w:t>
      </w:r>
      <w:r w:rsidRPr="00583274">
        <w:t xml:space="preserve">: Tất cả các lớp ẩn trong mạng VGG đều sử dụng ReLU. VGG thường không tận dụng Chuẩn hóa phản hồi cục bộ (LRN) vì nó làm tăng mức tiêu thụ bộ nhớ và thời gian </w:t>
      </w:r>
      <w:r w:rsidR="00827A12">
        <w:t>huấn luyện</w:t>
      </w:r>
      <w:r w:rsidRPr="00583274">
        <w:t>. Hơn nữa, nó không cải thiện độ chính xác tổng thể.</w:t>
      </w:r>
    </w:p>
    <w:p w14:paraId="5AD192CE" w14:textId="3A313A23" w:rsidR="00583274" w:rsidRDefault="00583274" w:rsidP="00F10D6D">
      <w:pPr>
        <w:numPr>
          <w:ilvl w:val="0"/>
          <w:numId w:val="30"/>
        </w:numPr>
        <w:spacing w:after="375"/>
        <w:jc w:val="left"/>
        <w:textAlignment w:val="baseline"/>
      </w:pPr>
      <w:r>
        <w:t>Fully-connected layer</w:t>
      </w:r>
      <w:r w:rsidRPr="00583274">
        <w:t>: VGGNet có ba lớp được kết nối đầy đủ. Trong số ba lớp, hai lớp đầu tiên có 4096 kênh mỗi lớp và lớp thứ ba có 1000 kênh, mỗi lớp 1 kênh.</w:t>
      </w:r>
    </w:p>
    <w:p w14:paraId="48A2E6E5" w14:textId="7F75D9FF" w:rsidR="007C3D04" w:rsidRPr="00436961" w:rsidRDefault="00436961" w:rsidP="00F10D6D">
      <w:pPr>
        <w:pStyle w:val="Heading2"/>
        <w:rPr>
          <w:b/>
        </w:rPr>
      </w:pPr>
      <w:r w:rsidRPr="00436961">
        <w:rPr>
          <w:b/>
        </w:rPr>
        <w:t>Thư viện Tensorflow</w:t>
      </w:r>
    </w:p>
    <w:p w14:paraId="78DD728D" w14:textId="609B243A" w:rsidR="00AF2BB1" w:rsidRPr="00157C15" w:rsidRDefault="00AF2BB1" w:rsidP="003B7BA3">
      <w:pPr>
        <w:jc w:val="both"/>
      </w:pPr>
      <w:r w:rsidRPr="00157C15">
        <w:tab/>
        <w:t>Để thực hiện mục đích huấn luyện và thử nghiệm mô hình CNN, chùng tôi sử dụng thư viện tensorflow. Đây là một thư viện mã nguồn mở cho machine learning được google cho phép tính toán bằng biểu đồ data flow. Nút trong biểu đồ biểu thị cho các thao tác mathe – matical, trong khi đó các cạnh biểu đồ biểu thị các mảng dữ liệu đa chiều được gọi là tensor.</w:t>
      </w:r>
    </w:p>
    <w:p w14:paraId="628074A5" w14:textId="77777777" w:rsidR="00AF2BB1" w:rsidRPr="00157C15" w:rsidRDefault="00AF2BB1" w:rsidP="003B7BA3">
      <w:pPr>
        <w:jc w:val="both"/>
      </w:pPr>
      <w:r w:rsidRPr="00157C15">
        <w:tab/>
        <w:t>Các thành phần chính trong tensorflow là client và một hoặc nhiều tiến trình xử lý. Mỗi quy trình chịu trách nhiệm cho một hay nhiều thiết bị tính toán (ví dụ như nhân CPU hay card GPU) và thực hiện các nút đồ thị trên các thiết bị đố theo hướng dẫn của người thực hiện.</w:t>
      </w:r>
    </w:p>
    <w:p w14:paraId="7507CDA8" w14:textId="77777777" w:rsidR="00AF2BB1" w:rsidRPr="00D01E04" w:rsidRDefault="00AF2BB1" w:rsidP="003B7BA3">
      <w:pPr>
        <w:jc w:val="both"/>
        <w:rPr>
          <w:lang w:val="vi-VN"/>
        </w:rPr>
      </w:pPr>
      <w:r w:rsidRPr="00157C15">
        <w:tab/>
        <w:t xml:space="preserve">Tensorflow có một số tính năng mạnh như: nó cho phép ánh xạ tính toán trên nhiều thiết bị, không giống như hầu hết các framework khác, nó được xây dựng để hỗ trợ tính toán gradient tự động, nó có thể thực hiện một phần subgraph </w:t>
      </w:r>
      <w:r w:rsidRPr="00157C15">
        <w:t>của toàn bộ đồ thị và có thể thêm ràng buộc với các thiết bị,</w:t>
      </w:r>
      <w:r>
        <w:rPr>
          <w:lang w:val="vi-VN"/>
        </w:rPr>
        <w:t xml:space="preserve"> </w:t>
      </w:r>
      <w:r w:rsidRPr="00157C15">
        <w:t>…</w:t>
      </w:r>
      <w:r>
        <w:rPr>
          <w:lang w:val="vi-VN"/>
        </w:rPr>
        <w:t>.</w:t>
      </w:r>
    </w:p>
    <w:p w14:paraId="47699F91" w14:textId="5E8EA4FE" w:rsidR="00AF2BB1" w:rsidRPr="00157C15" w:rsidRDefault="00AF2BB1" w:rsidP="003B7BA3">
      <w:pPr>
        <w:jc w:val="both"/>
      </w:pPr>
      <w:r w:rsidRPr="00157C15">
        <w:tab/>
        <w:t xml:space="preserve">Từ phiên bản 2.0, tensorflow đã bao gồm các tính năng của keras framework. Keras cung cấp wrapper trong các hoạt động được thực hiện ở tensorflow, đơn giản hoá quá trình gọi hàm và làm giảm tổng thể số code cần thiết để </w:t>
      </w:r>
      <w:r w:rsidR="00827A12">
        <w:t>huấn luyện</w:t>
      </w:r>
      <w:r w:rsidRPr="00157C15">
        <w:t xml:space="preserve"> và kiểm tra mô hình.</w:t>
      </w:r>
    </w:p>
    <w:p w14:paraId="3A1B4921" w14:textId="77777777" w:rsidR="00AF2BB1" w:rsidRPr="00157C15" w:rsidRDefault="00AF2BB1" w:rsidP="003B7BA3">
      <w:pPr>
        <w:jc w:val="both"/>
      </w:pPr>
      <w:r w:rsidRPr="00157C15">
        <w:tab/>
        <w:t>Chúng tôi sẽ trình bày các phương pháp sử dụng quan trọng nhất và các loại dữ liệu có thể kết hợp với nhau với một mô tả ngắn gọn.</w:t>
      </w:r>
    </w:p>
    <w:p w14:paraId="43D14D75" w14:textId="77777777" w:rsidR="00AF2BB1" w:rsidRPr="00157C15" w:rsidRDefault="00AF2BB1" w:rsidP="003B7BA3">
      <w:pPr>
        <w:jc w:val="both"/>
      </w:pPr>
      <w:r w:rsidRPr="00157C15">
        <w:tab/>
        <w:t>Lớp Convolutional layer:</w:t>
      </w:r>
    </w:p>
    <w:p w14:paraId="4F954C82" w14:textId="77777777" w:rsidR="00AF2BB1" w:rsidRPr="00157C15" w:rsidRDefault="00AF2BB1" w:rsidP="003B7BA3">
      <w:pPr>
        <w:shd w:val="clear" w:color="auto" w:fill="FFFFFF"/>
        <w:jc w:val="both"/>
        <w:rPr>
          <w:color w:val="000000"/>
        </w:rPr>
      </w:pPr>
      <w:r w:rsidRPr="00157C15">
        <w:rPr>
          <w:color w:val="000000"/>
        </w:rPr>
        <w:tab/>
        <w:t>Conv2D</w:t>
      </w:r>
      <w:r>
        <w:rPr>
          <w:color w:val="000000"/>
          <w:lang w:val="vi-VN"/>
        </w:rPr>
        <w:t xml:space="preserve"> </w:t>
      </w:r>
      <w:r w:rsidRPr="00157C15">
        <w:rPr>
          <w:color w:val="000000"/>
        </w:rPr>
        <w:t>(</w:t>
      </w:r>
    </w:p>
    <w:p w14:paraId="2DA4EA40" w14:textId="77777777" w:rsidR="00AF2BB1" w:rsidRPr="00157C15" w:rsidRDefault="00AF2BB1" w:rsidP="003B7BA3">
      <w:pPr>
        <w:shd w:val="clear" w:color="auto" w:fill="FFFFFF"/>
        <w:jc w:val="both"/>
        <w:rPr>
          <w:color w:val="000000"/>
        </w:rPr>
      </w:pPr>
      <w:r w:rsidRPr="00157C15">
        <w:rPr>
          <w:color w:val="000000"/>
        </w:rPr>
        <w:tab/>
      </w:r>
      <w:r w:rsidRPr="00157C15">
        <w:rPr>
          <w:color w:val="000000"/>
        </w:rPr>
        <w:tab/>
        <w:t>no _filters,</w:t>
      </w:r>
    </w:p>
    <w:p w14:paraId="2ABB569E" w14:textId="77777777" w:rsidR="00AF2BB1" w:rsidRPr="00157C15" w:rsidRDefault="00AF2BB1" w:rsidP="003B7BA3">
      <w:pPr>
        <w:shd w:val="clear" w:color="auto" w:fill="FFFFFF"/>
        <w:jc w:val="both"/>
        <w:rPr>
          <w:color w:val="000000"/>
        </w:rPr>
      </w:pPr>
      <w:r w:rsidRPr="00157C15">
        <w:rPr>
          <w:color w:val="000000"/>
        </w:rPr>
        <w:tab/>
      </w:r>
      <w:r w:rsidRPr="00157C15">
        <w:rPr>
          <w:color w:val="000000"/>
        </w:rPr>
        <w:tab/>
        <w:t xml:space="preserve">fi lter_ </w:t>
      </w:r>
      <w:r>
        <w:rPr>
          <w:color w:val="000000"/>
        </w:rPr>
        <w:t>size</w:t>
      </w:r>
      <w:r w:rsidRPr="00157C15">
        <w:rPr>
          <w:color w:val="000000"/>
        </w:rPr>
        <w:t>,</w:t>
      </w:r>
    </w:p>
    <w:p w14:paraId="6FF6BC2B" w14:textId="77777777" w:rsidR="00AF2BB1" w:rsidRPr="00157C15" w:rsidRDefault="00AF2BB1" w:rsidP="003B7BA3">
      <w:pPr>
        <w:shd w:val="clear" w:color="auto" w:fill="FFFFFF"/>
        <w:jc w:val="both"/>
        <w:rPr>
          <w:color w:val="000000"/>
        </w:rPr>
      </w:pPr>
      <w:r w:rsidRPr="00157C15">
        <w:rPr>
          <w:color w:val="000000"/>
        </w:rPr>
        <w:tab/>
      </w:r>
      <w:r w:rsidRPr="00157C15">
        <w:rPr>
          <w:color w:val="000000"/>
        </w:rPr>
        <w:tab/>
        <w:t>strides,</w:t>
      </w:r>
    </w:p>
    <w:p w14:paraId="679DB67A" w14:textId="77777777" w:rsidR="00AF2BB1" w:rsidRPr="00157C15" w:rsidRDefault="00AF2BB1" w:rsidP="003B7BA3">
      <w:pPr>
        <w:shd w:val="clear" w:color="auto" w:fill="FFFFFF"/>
        <w:jc w:val="both"/>
        <w:rPr>
          <w:color w:val="000000"/>
        </w:rPr>
      </w:pPr>
      <w:r w:rsidRPr="00157C15">
        <w:rPr>
          <w:color w:val="000000"/>
        </w:rPr>
        <w:tab/>
      </w:r>
      <w:r w:rsidRPr="00157C15">
        <w:rPr>
          <w:color w:val="000000"/>
        </w:rPr>
        <w:tab/>
        <w:t>padding,</w:t>
      </w:r>
    </w:p>
    <w:p w14:paraId="286E6613" w14:textId="77777777" w:rsidR="00AF2BB1" w:rsidRPr="00157C15" w:rsidRDefault="00AF2BB1" w:rsidP="003B7BA3">
      <w:pPr>
        <w:shd w:val="clear" w:color="auto" w:fill="FFFFFF"/>
        <w:jc w:val="both"/>
        <w:rPr>
          <w:color w:val="000000"/>
        </w:rPr>
      </w:pPr>
      <w:r w:rsidRPr="00157C15">
        <w:rPr>
          <w:color w:val="000000"/>
        </w:rPr>
        <w:tab/>
      </w:r>
      <w:r w:rsidRPr="00157C15">
        <w:rPr>
          <w:color w:val="000000"/>
        </w:rPr>
        <w:tab/>
        <w:t>name=None</w:t>
      </w:r>
    </w:p>
    <w:p w14:paraId="2E4EB521" w14:textId="77777777" w:rsidR="00AF2BB1" w:rsidRPr="00157C15" w:rsidRDefault="00AF2BB1" w:rsidP="003B7BA3">
      <w:pPr>
        <w:shd w:val="clear" w:color="auto" w:fill="FFFFFF"/>
        <w:jc w:val="both"/>
        <w:rPr>
          <w:color w:val="000000"/>
        </w:rPr>
      </w:pPr>
      <w:r w:rsidRPr="00157C15">
        <w:rPr>
          <w:color w:val="000000"/>
        </w:rPr>
        <w:tab/>
        <w:t>)</w:t>
      </w:r>
    </w:p>
    <w:p w14:paraId="1C877EBE" w14:textId="77777777" w:rsidR="00AF2BB1" w:rsidRPr="00157C15" w:rsidRDefault="00AF2BB1" w:rsidP="003B7BA3">
      <w:pPr>
        <w:jc w:val="both"/>
      </w:pPr>
      <w:r w:rsidRPr="00157C15">
        <w:t>Tính toán một convolution 2D với input [batch, in_height, in_width, in_channels] và một kernel tensor [filter_height,</w:t>
      </w:r>
      <w:r>
        <w:rPr>
          <w:lang w:val="vi-VN"/>
        </w:rPr>
        <w:t xml:space="preserve"> </w:t>
      </w:r>
      <w:r w:rsidRPr="00157C15">
        <w:t>filter_width]. Nhiệm vụ này thực hiện:</w:t>
      </w:r>
    </w:p>
    <w:p w14:paraId="15160B01" w14:textId="77777777" w:rsidR="00AF2BB1" w:rsidRPr="00157C15" w:rsidRDefault="00AF2BB1" w:rsidP="003B7BA3">
      <w:pPr>
        <w:numPr>
          <w:ilvl w:val="0"/>
          <w:numId w:val="26"/>
        </w:numPr>
        <w:jc w:val="both"/>
      </w:pPr>
      <w:r w:rsidRPr="00157C15">
        <w:t>Xử lý ma trận 2D [in_height*in_width*in_channels, output_channels]</w:t>
      </w:r>
    </w:p>
    <w:p w14:paraId="09B0DFE3" w14:textId="77777777" w:rsidR="00AF2BB1" w:rsidRPr="00157C15" w:rsidRDefault="00AF2BB1" w:rsidP="003B7BA3">
      <w:pPr>
        <w:numPr>
          <w:ilvl w:val="0"/>
          <w:numId w:val="26"/>
        </w:numPr>
        <w:jc w:val="both"/>
      </w:pPr>
      <w:r w:rsidRPr="00157C15">
        <w:t>Chiết xuất hình ảnh từ input để tạo thành một virtual tensor [batch, out_height, out_width, filter_height*filter_width*in_channels]</w:t>
      </w:r>
    </w:p>
    <w:p w14:paraId="6189B59E" w14:textId="77777777" w:rsidR="00AF2BB1" w:rsidRPr="00157C15" w:rsidRDefault="00AF2BB1" w:rsidP="003B7BA3">
      <w:pPr>
        <w:numPr>
          <w:ilvl w:val="0"/>
          <w:numId w:val="26"/>
        </w:numPr>
        <w:jc w:val="both"/>
      </w:pPr>
      <w:r w:rsidRPr="00157C15">
        <w:t>Với mỗi patch, nhân ma trận filter và patch vector của hình ảnh.</w:t>
      </w:r>
    </w:p>
    <w:p w14:paraId="7B096A67" w14:textId="77777777" w:rsidR="00AF2BB1" w:rsidRPr="00157C15" w:rsidRDefault="00AF2BB1" w:rsidP="003B7BA3">
      <w:pPr>
        <w:numPr>
          <w:ilvl w:val="0"/>
          <w:numId w:val="26"/>
        </w:numPr>
        <w:jc w:val="both"/>
      </w:pPr>
      <w:r w:rsidRPr="00157C15">
        <w:t>Nếu padding được set thành “same”, input là 0-padded thì output giữ nguyên height và width; ngược lại, nếu padding được set thành “valid”, input không phải 0-padded, thì output có thể có height và width nhỏ hơn.</w:t>
      </w:r>
    </w:p>
    <w:p w14:paraId="3343E2DC" w14:textId="77777777" w:rsidR="00AF2BB1" w:rsidRPr="00157C15" w:rsidRDefault="00AF2BB1" w:rsidP="003B7BA3">
      <w:pPr>
        <w:ind w:left="720"/>
        <w:jc w:val="both"/>
      </w:pPr>
    </w:p>
    <w:p w14:paraId="4E62EC0F" w14:textId="77777777" w:rsidR="00AF2BB1" w:rsidRPr="00157C15" w:rsidRDefault="00AF2BB1" w:rsidP="003B7BA3">
      <w:pPr>
        <w:ind w:left="720"/>
        <w:jc w:val="both"/>
      </w:pPr>
      <w:r w:rsidRPr="00157C15">
        <w:t>MaxPooling2D</w:t>
      </w:r>
      <w:r>
        <w:rPr>
          <w:lang w:val="vi-VN"/>
        </w:rPr>
        <w:t xml:space="preserve"> </w:t>
      </w:r>
      <w:r w:rsidRPr="00157C15">
        <w:t>(</w:t>
      </w:r>
    </w:p>
    <w:p w14:paraId="4406E8FF" w14:textId="77777777" w:rsidR="00AF2BB1" w:rsidRPr="00157C15" w:rsidRDefault="00AF2BB1" w:rsidP="003B7BA3">
      <w:pPr>
        <w:ind w:left="720"/>
        <w:jc w:val="both"/>
      </w:pPr>
      <w:r w:rsidRPr="00157C15">
        <w:tab/>
        <w:t>filter_size,</w:t>
      </w:r>
    </w:p>
    <w:p w14:paraId="5825478A" w14:textId="77777777" w:rsidR="00AF2BB1" w:rsidRPr="00157C15" w:rsidRDefault="00AF2BB1" w:rsidP="003B7BA3">
      <w:pPr>
        <w:ind w:left="720"/>
        <w:jc w:val="both"/>
      </w:pPr>
      <w:r w:rsidRPr="00157C15">
        <w:tab/>
        <w:t>strides,</w:t>
      </w:r>
    </w:p>
    <w:p w14:paraId="29366F39" w14:textId="77777777" w:rsidR="00AF2BB1" w:rsidRPr="00157C15" w:rsidRDefault="00AF2BB1" w:rsidP="003B7BA3">
      <w:pPr>
        <w:ind w:left="720"/>
        <w:jc w:val="both"/>
      </w:pPr>
      <w:r w:rsidRPr="00157C15">
        <w:tab/>
        <w:t>padding,</w:t>
      </w:r>
    </w:p>
    <w:p w14:paraId="28559B60" w14:textId="77777777" w:rsidR="00AF2BB1" w:rsidRPr="00157C15" w:rsidRDefault="00AF2BB1" w:rsidP="003B7BA3">
      <w:pPr>
        <w:ind w:left="720"/>
        <w:jc w:val="both"/>
      </w:pPr>
      <w:r w:rsidRPr="00157C15">
        <w:tab/>
        <w:t>name=NONE,</w:t>
      </w:r>
    </w:p>
    <w:p w14:paraId="77367828" w14:textId="77777777" w:rsidR="00AF2BB1" w:rsidRPr="00157C15" w:rsidRDefault="00AF2BB1" w:rsidP="003B7BA3">
      <w:pPr>
        <w:ind w:left="720"/>
        <w:jc w:val="both"/>
      </w:pPr>
      <w:r w:rsidRPr="00157C15">
        <w:t>)</w:t>
      </w:r>
    </w:p>
    <w:p w14:paraId="7FAC7EE7" w14:textId="77777777" w:rsidR="00AF2BB1" w:rsidRPr="00157C15" w:rsidRDefault="00AF2BB1" w:rsidP="003B7BA3">
      <w:pPr>
        <w:jc w:val="both"/>
      </w:pPr>
      <w:r w:rsidRPr="00157C15">
        <w:tab/>
        <w:t>Max pooling thực hiện hoạt động trên input. filter_size đại diện cho kích</w:t>
      </w:r>
      <w:r w:rsidRPr="00157C15">
        <w:rPr>
          <w:lang w:val="vi-VN"/>
        </w:rPr>
        <w:t xml:space="preserve"> thước</w:t>
      </w:r>
      <w:r w:rsidRPr="00157C15">
        <w:t xml:space="preserve"> của</w:t>
      </w:r>
      <w:r w:rsidRPr="00157C15">
        <w:rPr>
          <w:lang w:val="vi-VN"/>
        </w:rPr>
        <w:t xml:space="preserve"> cửa sổ</w:t>
      </w:r>
      <w:r w:rsidRPr="00157C15">
        <w:t xml:space="preserve"> trong đó hàm max được áp dụng. strides đại diện cho số bước của của sổ trượt cho mỗi kích thước của input tensor. Tương tự Conv2D, padding parameter có thể lả “valid” hoặc “same”.</w:t>
      </w:r>
    </w:p>
    <w:p w14:paraId="178D652C" w14:textId="77777777" w:rsidR="00AF2BB1" w:rsidRPr="00157C15" w:rsidRDefault="00AF2BB1" w:rsidP="003B7BA3">
      <w:pPr>
        <w:jc w:val="both"/>
      </w:pPr>
      <w:r w:rsidRPr="00157C15">
        <w:tab/>
      </w:r>
    </w:p>
    <w:p w14:paraId="266F0933" w14:textId="77777777" w:rsidR="00AF2BB1" w:rsidRPr="00157C15" w:rsidRDefault="00AF2BB1" w:rsidP="003B7BA3">
      <w:pPr>
        <w:jc w:val="both"/>
      </w:pPr>
      <w:r w:rsidRPr="00157C15">
        <w:tab/>
        <w:t>Activation</w:t>
      </w:r>
      <w:r>
        <w:rPr>
          <w:lang w:val="vi-VN"/>
        </w:rPr>
        <w:t xml:space="preserve"> </w:t>
      </w:r>
      <w:r w:rsidRPr="00157C15">
        <w:t>(</w:t>
      </w:r>
    </w:p>
    <w:p w14:paraId="0CC0B68F" w14:textId="77777777" w:rsidR="00AF2BB1" w:rsidRPr="00157C15" w:rsidRDefault="00AF2BB1" w:rsidP="003B7BA3">
      <w:pPr>
        <w:jc w:val="both"/>
      </w:pPr>
      <w:r w:rsidRPr="00157C15">
        <w:tab/>
      </w:r>
      <w:r w:rsidRPr="00157C15">
        <w:tab/>
        <w:t>operation,</w:t>
      </w:r>
    </w:p>
    <w:p w14:paraId="582834EF" w14:textId="77777777" w:rsidR="00AF2BB1" w:rsidRPr="00157C15" w:rsidRDefault="00AF2BB1" w:rsidP="003B7BA3">
      <w:pPr>
        <w:jc w:val="both"/>
      </w:pPr>
      <w:r w:rsidRPr="00157C15">
        <w:tab/>
      </w:r>
      <w:r w:rsidRPr="00157C15">
        <w:tab/>
        <w:t>name=NONE,</w:t>
      </w:r>
    </w:p>
    <w:p w14:paraId="19839C61" w14:textId="77777777" w:rsidR="00AF2BB1" w:rsidRPr="00157C15" w:rsidRDefault="00AF2BB1" w:rsidP="003B7BA3">
      <w:pPr>
        <w:jc w:val="both"/>
      </w:pPr>
      <w:r w:rsidRPr="00157C15">
        <w:tab/>
        <w:t>)</w:t>
      </w:r>
    </w:p>
    <w:p w14:paraId="6912E9C3" w14:textId="77777777" w:rsidR="00AF2BB1" w:rsidRPr="00157C15" w:rsidRDefault="00AF2BB1" w:rsidP="003B7BA3">
      <w:pPr>
        <w:jc w:val="both"/>
      </w:pPr>
      <w:r w:rsidRPr="00157C15">
        <w:tab/>
        <w:t>Hàm activation được tính toán đặc biệt bằng operation.</w:t>
      </w:r>
    </w:p>
    <w:p w14:paraId="159EC458" w14:textId="77777777" w:rsidR="00AF2BB1" w:rsidRPr="00157C15" w:rsidRDefault="00AF2BB1" w:rsidP="003B7BA3">
      <w:pPr>
        <w:jc w:val="both"/>
      </w:pPr>
    </w:p>
    <w:p w14:paraId="06DF2A08" w14:textId="77777777" w:rsidR="00AF2BB1" w:rsidRPr="00157C15" w:rsidRDefault="00AF2BB1" w:rsidP="003B7BA3">
      <w:pPr>
        <w:jc w:val="both"/>
      </w:pPr>
      <w:r w:rsidRPr="00157C15">
        <w:tab/>
        <w:t>Drop</w:t>
      </w:r>
      <w:r>
        <w:rPr>
          <w:lang w:val="vi-VN"/>
        </w:rPr>
        <w:t xml:space="preserve"> </w:t>
      </w:r>
      <w:r w:rsidRPr="00157C15">
        <w:t>(</w:t>
      </w:r>
    </w:p>
    <w:p w14:paraId="3A5C2204" w14:textId="77777777" w:rsidR="00AF2BB1" w:rsidRPr="00157C15" w:rsidRDefault="00AF2BB1" w:rsidP="003B7BA3">
      <w:pPr>
        <w:jc w:val="both"/>
      </w:pPr>
      <w:r w:rsidRPr="00157C15">
        <w:tab/>
      </w:r>
      <w:r w:rsidRPr="00157C15">
        <w:tab/>
        <w:t>prop,</w:t>
      </w:r>
    </w:p>
    <w:p w14:paraId="7B91B443" w14:textId="77777777" w:rsidR="00AF2BB1" w:rsidRPr="00157C15" w:rsidRDefault="00AF2BB1" w:rsidP="003B7BA3">
      <w:pPr>
        <w:jc w:val="both"/>
      </w:pPr>
      <w:r w:rsidRPr="00157C15">
        <w:tab/>
      </w:r>
      <w:r w:rsidRPr="00157C15">
        <w:tab/>
        <w:t>name=NONE,</w:t>
      </w:r>
    </w:p>
    <w:p w14:paraId="1FBD731D" w14:textId="77777777" w:rsidR="00AF2BB1" w:rsidRPr="00157C15" w:rsidRDefault="00AF2BB1" w:rsidP="003B7BA3">
      <w:pPr>
        <w:jc w:val="both"/>
      </w:pPr>
      <w:r w:rsidRPr="00157C15">
        <w:tab/>
        <w:t>)</w:t>
      </w:r>
    </w:p>
    <w:p w14:paraId="41F5F447" w14:textId="77777777" w:rsidR="00AF2BB1" w:rsidRPr="00157C15" w:rsidRDefault="00AF2BB1" w:rsidP="003B7BA3">
      <w:pPr>
        <w:jc w:val="both"/>
      </w:pPr>
      <w:r w:rsidRPr="00157C15">
        <w:tab/>
        <w:t>Đặt ngẫu nhiên các giá trị input thành 0 với xác xuất prop.</w:t>
      </w:r>
    </w:p>
    <w:p w14:paraId="13A93258" w14:textId="77777777" w:rsidR="00AF2BB1" w:rsidRDefault="00AF2BB1" w:rsidP="003B7BA3">
      <w:pPr>
        <w:pStyle w:val="Heading1"/>
        <w:rPr>
          <w:b/>
          <w:bCs/>
        </w:rPr>
      </w:pPr>
      <w:r w:rsidRPr="00157C15">
        <w:rPr>
          <w:b/>
          <w:bCs/>
        </w:rPr>
        <w:lastRenderedPageBreak/>
        <w:t xml:space="preserve">MÔ HÌNH </w:t>
      </w:r>
      <w:r>
        <w:rPr>
          <w:b/>
          <w:bCs/>
        </w:rPr>
        <w:t>ĐỀ XUẤT</w:t>
      </w:r>
    </w:p>
    <w:p w14:paraId="5CFD18AF" w14:textId="77777777" w:rsidR="00AF2BB1" w:rsidRPr="00157C15" w:rsidRDefault="00AF2BB1" w:rsidP="003B7BA3">
      <w:pPr>
        <w:pStyle w:val="Heading2"/>
        <w:jc w:val="both"/>
        <w:rPr>
          <w:b/>
          <w:bCs/>
        </w:rPr>
      </w:pPr>
      <w:r w:rsidRPr="00157C15">
        <w:rPr>
          <w:b/>
          <w:bCs/>
        </w:rPr>
        <w:t>Bộ dữ liệu trái cây</w:t>
      </w:r>
    </w:p>
    <w:p w14:paraId="74A8CCAF" w14:textId="4F8AC2E8" w:rsidR="00AF2BB1" w:rsidRPr="00D01E04" w:rsidRDefault="00AF2BB1" w:rsidP="003B7BA3">
      <w:pPr>
        <w:jc w:val="both"/>
        <w:rPr>
          <w:lang w:val="vi-VN"/>
        </w:rPr>
      </w:pPr>
      <w:r w:rsidRPr="00157C15">
        <w:tab/>
        <w:t xml:space="preserve">Bài báo cáo sử dụng bộ dữ liệu hình ảnh trái cây kích thước 100x100 gồm 131 loại trái cây khác nhau, mỗi hình ảnh chỉ chứa 1 loại trái cây/ hình bao gốm các góc cạnh </w:t>
      </w:r>
      <w:r w:rsidR="00E401CD">
        <w:t>khác</w:t>
      </w:r>
      <w:r w:rsidRPr="00157C15">
        <w:t xml:space="preserve"> nhau của trái cây, trong đó có 67692 hình ảnh dùng để huấn luyện mô hình, 22688 hình ảnh dùng để thử nghiệm mô hình</w:t>
      </w:r>
      <w:r>
        <w:rPr>
          <w:lang w:val="vi-VN"/>
        </w:rPr>
        <w:t xml:space="preserve"> </w:t>
      </w:r>
      <w:r w:rsidRPr="00157C15">
        <w:t>(</w:t>
      </w:r>
      <w:r>
        <w:t>B</w:t>
      </w:r>
      <w:r w:rsidRPr="00157C15">
        <w:t>ảng 1)</w:t>
      </w:r>
      <w:r>
        <w:rPr>
          <w:lang w:val="vi-VN"/>
        </w:rPr>
        <w:t>.</w:t>
      </w:r>
    </w:p>
    <w:p w14:paraId="0AC150FC" w14:textId="77777777" w:rsidR="00AF2BB1" w:rsidRPr="00157C15" w:rsidRDefault="00AF2BB1" w:rsidP="003B7BA3">
      <w:pPr>
        <w:jc w:val="both"/>
      </w:pPr>
    </w:p>
    <w:p w14:paraId="354C8D51" w14:textId="77777777" w:rsidR="00AF2BB1" w:rsidRPr="00157C15" w:rsidRDefault="00AF2BB1" w:rsidP="003B7BA3">
      <w:pPr>
        <w:jc w:val="both"/>
      </w:pPr>
      <w:r>
        <w:t>Bảng 1</w:t>
      </w:r>
      <w:r w:rsidRPr="00157C15">
        <w:t>: Số hình ảnh trên mỗi loại trái cây (Một số loại trái cây khác nhau nhưng không thể phân biệt tên được đánh số thứ tự. Ví dụ: Apple Red 1, Apple Red 2,</w:t>
      </w:r>
      <w:r>
        <w:rPr>
          <w:lang w:val="vi-VN"/>
        </w:rPr>
        <w:t xml:space="preserve"> </w:t>
      </w:r>
      <w:r w:rsidRPr="00157C1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3"/>
        <w:gridCol w:w="1382"/>
        <w:gridCol w:w="1231"/>
      </w:tblGrid>
      <w:tr w:rsidR="00AF2BB1" w:rsidRPr="00157C15" w14:paraId="0EA89F98" w14:textId="77777777" w:rsidTr="00ED5FF0">
        <w:trPr>
          <w:jc w:val="center"/>
        </w:trPr>
        <w:tc>
          <w:tcPr>
            <w:tcW w:w="2358" w:type="dxa"/>
            <w:shd w:val="clear" w:color="auto" w:fill="auto"/>
            <w:vAlign w:val="center"/>
          </w:tcPr>
          <w:p w14:paraId="54D637FD" w14:textId="77777777" w:rsidR="00AF2BB1" w:rsidRPr="00157C15" w:rsidRDefault="00AF2BB1" w:rsidP="003B7BA3">
            <w:pPr>
              <w:jc w:val="both"/>
            </w:pPr>
            <w:r w:rsidRPr="00157C15">
              <w:t>Label</w:t>
            </w:r>
          </w:p>
        </w:tc>
        <w:tc>
          <w:tcPr>
            <w:tcW w:w="1440" w:type="dxa"/>
            <w:shd w:val="clear" w:color="auto" w:fill="auto"/>
            <w:vAlign w:val="center"/>
          </w:tcPr>
          <w:p w14:paraId="392EBD67" w14:textId="77777777" w:rsidR="00AF2BB1" w:rsidRPr="00157C15" w:rsidRDefault="00AF2BB1" w:rsidP="003B7BA3">
            <w:pPr>
              <w:jc w:val="both"/>
            </w:pPr>
            <w:r w:rsidRPr="00157C15">
              <w:t>Training Images</w:t>
            </w:r>
          </w:p>
        </w:tc>
        <w:tc>
          <w:tcPr>
            <w:tcW w:w="1284" w:type="dxa"/>
            <w:shd w:val="clear" w:color="auto" w:fill="auto"/>
            <w:vAlign w:val="center"/>
          </w:tcPr>
          <w:p w14:paraId="5124DFC0" w14:textId="77777777" w:rsidR="00AF2BB1" w:rsidRPr="00157C15" w:rsidRDefault="00AF2BB1" w:rsidP="003B7BA3">
            <w:pPr>
              <w:jc w:val="both"/>
            </w:pPr>
            <w:r w:rsidRPr="00157C15">
              <w:t>Test Images</w:t>
            </w:r>
          </w:p>
        </w:tc>
      </w:tr>
      <w:tr w:rsidR="00AF2BB1" w:rsidRPr="00157C15" w14:paraId="2EAD0616" w14:textId="77777777" w:rsidTr="00ED5FF0">
        <w:trPr>
          <w:jc w:val="center"/>
        </w:trPr>
        <w:tc>
          <w:tcPr>
            <w:tcW w:w="2358" w:type="dxa"/>
            <w:shd w:val="clear" w:color="auto" w:fill="auto"/>
            <w:vAlign w:val="bottom"/>
          </w:tcPr>
          <w:p w14:paraId="75FF51B3" w14:textId="77777777" w:rsidR="00AF2BB1" w:rsidRPr="00157C15" w:rsidRDefault="00AF2BB1" w:rsidP="003B7BA3">
            <w:pPr>
              <w:jc w:val="both"/>
            </w:pPr>
            <w:r w:rsidRPr="00157C15">
              <w:rPr>
                <w:color w:val="000000"/>
              </w:rPr>
              <w:t>Apple Braeburn</w:t>
            </w:r>
          </w:p>
        </w:tc>
        <w:tc>
          <w:tcPr>
            <w:tcW w:w="1440" w:type="dxa"/>
            <w:shd w:val="clear" w:color="auto" w:fill="auto"/>
            <w:vAlign w:val="bottom"/>
          </w:tcPr>
          <w:p w14:paraId="5EEE24CE"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106D883" w14:textId="77777777" w:rsidR="00AF2BB1" w:rsidRPr="00157C15" w:rsidRDefault="00AF2BB1" w:rsidP="003B7BA3">
            <w:pPr>
              <w:jc w:val="both"/>
            </w:pPr>
            <w:r w:rsidRPr="00157C15">
              <w:rPr>
                <w:color w:val="000000"/>
              </w:rPr>
              <w:t>164</w:t>
            </w:r>
          </w:p>
        </w:tc>
      </w:tr>
      <w:tr w:rsidR="00AF2BB1" w:rsidRPr="00157C15" w14:paraId="38A9C862" w14:textId="77777777" w:rsidTr="00ED5FF0">
        <w:trPr>
          <w:jc w:val="center"/>
        </w:trPr>
        <w:tc>
          <w:tcPr>
            <w:tcW w:w="2358" w:type="dxa"/>
            <w:shd w:val="clear" w:color="auto" w:fill="auto"/>
            <w:vAlign w:val="bottom"/>
          </w:tcPr>
          <w:p w14:paraId="3ECF546E" w14:textId="77777777" w:rsidR="00AF2BB1" w:rsidRPr="00157C15" w:rsidRDefault="00AF2BB1" w:rsidP="003B7BA3">
            <w:pPr>
              <w:jc w:val="both"/>
            </w:pPr>
            <w:r w:rsidRPr="00157C15">
              <w:rPr>
                <w:color w:val="000000"/>
              </w:rPr>
              <w:t>Apple Crimson Snow</w:t>
            </w:r>
          </w:p>
        </w:tc>
        <w:tc>
          <w:tcPr>
            <w:tcW w:w="1440" w:type="dxa"/>
            <w:shd w:val="clear" w:color="auto" w:fill="auto"/>
            <w:vAlign w:val="bottom"/>
          </w:tcPr>
          <w:p w14:paraId="32E6E304" w14:textId="77777777" w:rsidR="00AF2BB1" w:rsidRPr="00157C15" w:rsidRDefault="00AF2BB1" w:rsidP="003B7BA3">
            <w:pPr>
              <w:jc w:val="both"/>
            </w:pPr>
            <w:r w:rsidRPr="00157C15">
              <w:rPr>
                <w:color w:val="000000"/>
              </w:rPr>
              <w:t>444</w:t>
            </w:r>
          </w:p>
        </w:tc>
        <w:tc>
          <w:tcPr>
            <w:tcW w:w="1284" w:type="dxa"/>
            <w:shd w:val="clear" w:color="auto" w:fill="auto"/>
            <w:vAlign w:val="bottom"/>
          </w:tcPr>
          <w:p w14:paraId="5E9FEF3C" w14:textId="77777777" w:rsidR="00AF2BB1" w:rsidRPr="00157C15" w:rsidRDefault="00AF2BB1" w:rsidP="003B7BA3">
            <w:pPr>
              <w:jc w:val="both"/>
            </w:pPr>
            <w:r w:rsidRPr="00157C15">
              <w:rPr>
                <w:color w:val="000000"/>
              </w:rPr>
              <w:t>148</w:t>
            </w:r>
          </w:p>
        </w:tc>
      </w:tr>
      <w:tr w:rsidR="00AF2BB1" w:rsidRPr="00157C15" w14:paraId="5BCE3043" w14:textId="77777777" w:rsidTr="00ED5FF0">
        <w:trPr>
          <w:jc w:val="center"/>
        </w:trPr>
        <w:tc>
          <w:tcPr>
            <w:tcW w:w="2358" w:type="dxa"/>
            <w:shd w:val="clear" w:color="auto" w:fill="auto"/>
            <w:vAlign w:val="bottom"/>
          </w:tcPr>
          <w:p w14:paraId="64792D8B" w14:textId="77777777" w:rsidR="00AF2BB1" w:rsidRPr="00157C15" w:rsidRDefault="00AF2BB1" w:rsidP="003B7BA3">
            <w:pPr>
              <w:jc w:val="both"/>
            </w:pPr>
            <w:r w:rsidRPr="00157C15">
              <w:rPr>
                <w:color w:val="000000"/>
              </w:rPr>
              <w:t>Apple Golden 1</w:t>
            </w:r>
          </w:p>
        </w:tc>
        <w:tc>
          <w:tcPr>
            <w:tcW w:w="1440" w:type="dxa"/>
            <w:shd w:val="clear" w:color="auto" w:fill="auto"/>
            <w:vAlign w:val="bottom"/>
          </w:tcPr>
          <w:p w14:paraId="17D51473" w14:textId="77777777" w:rsidR="00AF2BB1" w:rsidRPr="00157C15" w:rsidRDefault="00AF2BB1" w:rsidP="003B7BA3">
            <w:pPr>
              <w:jc w:val="both"/>
            </w:pPr>
            <w:r w:rsidRPr="00157C15">
              <w:rPr>
                <w:color w:val="000000"/>
              </w:rPr>
              <w:t>480</w:t>
            </w:r>
          </w:p>
        </w:tc>
        <w:tc>
          <w:tcPr>
            <w:tcW w:w="1284" w:type="dxa"/>
            <w:shd w:val="clear" w:color="auto" w:fill="auto"/>
            <w:vAlign w:val="bottom"/>
          </w:tcPr>
          <w:p w14:paraId="647E4948" w14:textId="77777777" w:rsidR="00AF2BB1" w:rsidRPr="00157C15" w:rsidRDefault="00AF2BB1" w:rsidP="003B7BA3">
            <w:pPr>
              <w:jc w:val="both"/>
            </w:pPr>
            <w:r w:rsidRPr="00157C15">
              <w:rPr>
                <w:color w:val="000000"/>
              </w:rPr>
              <w:t>160</w:t>
            </w:r>
          </w:p>
        </w:tc>
      </w:tr>
      <w:tr w:rsidR="00AF2BB1" w:rsidRPr="00157C15" w14:paraId="1073FAC1" w14:textId="77777777" w:rsidTr="00ED5FF0">
        <w:trPr>
          <w:jc w:val="center"/>
        </w:trPr>
        <w:tc>
          <w:tcPr>
            <w:tcW w:w="2358" w:type="dxa"/>
            <w:shd w:val="clear" w:color="auto" w:fill="auto"/>
            <w:vAlign w:val="bottom"/>
          </w:tcPr>
          <w:p w14:paraId="101E63C4" w14:textId="77777777" w:rsidR="00AF2BB1" w:rsidRPr="00157C15" w:rsidRDefault="00AF2BB1" w:rsidP="003B7BA3">
            <w:pPr>
              <w:jc w:val="both"/>
            </w:pPr>
            <w:r w:rsidRPr="00157C15">
              <w:rPr>
                <w:color w:val="000000"/>
              </w:rPr>
              <w:t>Apple Golden 2</w:t>
            </w:r>
          </w:p>
        </w:tc>
        <w:tc>
          <w:tcPr>
            <w:tcW w:w="1440" w:type="dxa"/>
            <w:shd w:val="clear" w:color="auto" w:fill="auto"/>
            <w:vAlign w:val="bottom"/>
          </w:tcPr>
          <w:p w14:paraId="78E61F7B"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F52A440" w14:textId="77777777" w:rsidR="00AF2BB1" w:rsidRPr="00157C15" w:rsidRDefault="00AF2BB1" w:rsidP="003B7BA3">
            <w:pPr>
              <w:jc w:val="both"/>
            </w:pPr>
            <w:r w:rsidRPr="00157C15">
              <w:rPr>
                <w:color w:val="000000"/>
              </w:rPr>
              <w:t>164</w:t>
            </w:r>
          </w:p>
        </w:tc>
      </w:tr>
      <w:tr w:rsidR="00AF2BB1" w:rsidRPr="00157C15" w14:paraId="00C49E8F" w14:textId="77777777" w:rsidTr="00ED5FF0">
        <w:trPr>
          <w:jc w:val="center"/>
        </w:trPr>
        <w:tc>
          <w:tcPr>
            <w:tcW w:w="2358" w:type="dxa"/>
            <w:shd w:val="clear" w:color="auto" w:fill="auto"/>
            <w:vAlign w:val="bottom"/>
          </w:tcPr>
          <w:p w14:paraId="4C6766E0" w14:textId="77777777" w:rsidR="00AF2BB1" w:rsidRPr="00157C15" w:rsidRDefault="00AF2BB1" w:rsidP="003B7BA3">
            <w:pPr>
              <w:jc w:val="both"/>
            </w:pPr>
            <w:r w:rsidRPr="00157C15">
              <w:rPr>
                <w:color w:val="000000"/>
              </w:rPr>
              <w:t>Apple Golden 3</w:t>
            </w:r>
          </w:p>
        </w:tc>
        <w:tc>
          <w:tcPr>
            <w:tcW w:w="1440" w:type="dxa"/>
            <w:shd w:val="clear" w:color="auto" w:fill="auto"/>
            <w:vAlign w:val="bottom"/>
          </w:tcPr>
          <w:p w14:paraId="35E27206" w14:textId="77777777" w:rsidR="00AF2BB1" w:rsidRPr="00157C15" w:rsidRDefault="00AF2BB1" w:rsidP="003B7BA3">
            <w:pPr>
              <w:jc w:val="both"/>
            </w:pPr>
            <w:r w:rsidRPr="00157C15">
              <w:rPr>
                <w:color w:val="000000"/>
              </w:rPr>
              <w:t>481</w:t>
            </w:r>
          </w:p>
        </w:tc>
        <w:tc>
          <w:tcPr>
            <w:tcW w:w="1284" w:type="dxa"/>
            <w:shd w:val="clear" w:color="auto" w:fill="auto"/>
            <w:vAlign w:val="bottom"/>
          </w:tcPr>
          <w:p w14:paraId="4B3D1111" w14:textId="77777777" w:rsidR="00AF2BB1" w:rsidRPr="00157C15" w:rsidRDefault="00AF2BB1" w:rsidP="003B7BA3">
            <w:pPr>
              <w:jc w:val="both"/>
            </w:pPr>
            <w:r w:rsidRPr="00157C15">
              <w:rPr>
                <w:color w:val="000000"/>
              </w:rPr>
              <w:t>161</w:t>
            </w:r>
          </w:p>
        </w:tc>
      </w:tr>
      <w:tr w:rsidR="00AF2BB1" w:rsidRPr="00157C15" w14:paraId="18F1BBF1" w14:textId="77777777" w:rsidTr="00ED5FF0">
        <w:trPr>
          <w:jc w:val="center"/>
        </w:trPr>
        <w:tc>
          <w:tcPr>
            <w:tcW w:w="2358" w:type="dxa"/>
            <w:shd w:val="clear" w:color="auto" w:fill="auto"/>
            <w:vAlign w:val="bottom"/>
          </w:tcPr>
          <w:p w14:paraId="12037E36" w14:textId="77777777" w:rsidR="00AF2BB1" w:rsidRPr="00157C15" w:rsidRDefault="00AF2BB1" w:rsidP="003B7BA3">
            <w:pPr>
              <w:jc w:val="both"/>
            </w:pPr>
            <w:r w:rsidRPr="00157C15">
              <w:rPr>
                <w:color w:val="000000"/>
              </w:rPr>
              <w:t>Apple Granny Smith</w:t>
            </w:r>
          </w:p>
        </w:tc>
        <w:tc>
          <w:tcPr>
            <w:tcW w:w="1440" w:type="dxa"/>
            <w:shd w:val="clear" w:color="auto" w:fill="auto"/>
            <w:vAlign w:val="bottom"/>
          </w:tcPr>
          <w:p w14:paraId="2B0DA22E"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45138568" w14:textId="77777777" w:rsidR="00AF2BB1" w:rsidRPr="00157C15" w:rsidRDefault="00AF2BB1" w:rsidP="003B7BA3">
            <w:pPr>
              <w:jc w:val="both"/>
            </w:pPr>
            <w:r w:rsidRPr="00157C15">
              <w:rPr>
                <w:color w:val="000000"/>
              </w:rPr>
              <w:t>164</w:t>
            </w:r>
          </w:p>
        </w:tc>
      </w:tr>
      <w:tr w:rsidR="00AF2BB1" w:rsidRPr="00157C15" w14:paraId="30F41D0C" w14:textId="77777777" w:rsidTr="00ED5FF0">
        <w:trPr>
          <w:jc w:val="center"/>
        </w:trPr>
        <w:tc>
          <w:tcPr>
            <w:tcW w:w="2358" w:type="dxa"/>
            <w:shd w:val="clear" w:color="auto" w:fill="auto"/>
            <w:vAlign w:val="bottom"/>
          </w:tcPr>
          <w:p w14:paraId="0CC3BD8F" w14:textId="77777777" w:rsidR="00AF2BB1" w:rsidRPr="00157C15" w:rsidRDefault="00AF2BB1" w:rsidP="003B7BA3">
            <w:pPr>
              <w:jc w:val="both"/>
            </w:pPr>
            <w:r w:rsidRPr="00157C15">
              <w:rPr>
                <w:color w:val="000000"/>
              </w:rPr>
              <w:t>Apple Pink Lady</w:t>
            </w:r>
          </w:p>
        </w:tc>
        <w:tc>
          <w:tcPr>
            <w:tcW w:w="1440" w:type="dxa"/>
            <w:shd w:val="clear" w:color="auto" w:fill="auto"/>
            <w:vAlign w:val="bottom"/>
          </w:tcPr>
          <w:p w14:paraId="4C4BC27B" w14:textId="77777777" w:rsidR="00AF2BB1" w:rsidRPr="00157C15" w:rsidRDefault="00AF2BB1" w:rsidP="003B7BA3">
            <w:pPr>
              <w:jc w:val="both"/>
            </w:pPr>
            <w:r w:rsidRPr="00157C15">
              <w:rPr>
                <w:color w:val="000000"/>
              </w:rPr>
              <w:t>456</w:t>
            </w:r>
          </w:p>
        </w:tc>
        <w:tc>
          <w:tcPr>
            <w:tcW w:w="1284" w:type="dxa"/>
            <w:shd w:val="clear" w:color="auto" w:fill="auto"/>
            <w:vAlign w:val="bottom"/>
          </w:tcPr>
          <w:p w14:paraId="1170D6FB" w14:textId="77777777" w:rsidR="00AF2BB1" w:rsidRPr="00157C15" w:rsidRDefault="00AF2BB1" w:rsidP="003B7BA3">
            <w:pPr>
              <w:jc w:val="both"/>
            </w:pPr>
            <w:r w:rsidRPr="00157C15">
              <w:rPr>
                <w:color w:val="000000"/>
              </w:rPr>
              <w:t>152</w:t>
            </w:r>
          </w:p>
        </w:tc>
      </w:tr>
      <w:tr w:rsidR="00AF2BB1" w:rsidRPr="00157C15" w14:paraId="43BBCC85" w14:textId="77777777" w:rsidTr="00ED5FF0">
        <w:trPr>
          <w:jc w:val="center"/>
        </w:trPr>
        <w:tc>
          <w:tcPr>
            <w:tcW w:w="2358" w:type="dxa"/>
            <w:shd w:val="clear" w:color="auto" w:fill="auto"/>
            <w:vAlign w:val="bottom"/>
          </w:tcPr>
          <w:p w14:paraId="200B223D" w14:textId="77777777" w:rsidR="00AF2BB1" w:rsidRPr="00157C15" w:rsidRDefault="00AF2BB1" w:rsidP="003B7BA3">
            <w:pPr>
              <w:jc w:val="both"/>
            </w:pPr>
            <w:r w:rsidRPr="00157C15">
              <w:rPr>
                <w:color w:val="000000"/>
              </w:rPr>
              <w:t>Apple Red 1</w:t>
            </w:r>
          </w:p>
        </w:tc>
        <w:tc>
          <w:tcPr>
            <w:tcW w:w="1440" w:type="dxa"/>
            <w:shd w:val="clear" w:color="auto" w:fill="auto"/>
            <w:vAlign w:val="bottom"/>
          </w:tcPr>
          <w:p w14:paraId="662D3F92"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0ECB3D4" w14:textId="77777777" w:rsidR="00AF2BB1" w:rsidRPr="00157C15" w:rsidRDefault="00AF2BB1" w:rsidP="003B7BA3">
            <w:pPr>
              <w:jc w:val="both"/>
            </w:pPr>
            <w:r w:rsidRPr="00157C15">
              <w:rPr>
                <w:color w:val="000000"/>
              </w:rPr>
              <w:t>164</w:t>
            </w:r>
          </w:p>
        </w:tc>
      </w:tr>
      <w:tr w:rsidR="00AF2BB1" w:rsidRPr="00157C15" w14:paraId="7CA03E18" w14:textId="77777777" w:rsidTr="00ED5FF0">
        <w:trPr>
          <w:jc w:val="center"/>
        </w:trPr>
        <w:tc>
          <w:tcPr>
            <w:tcW w:w="2358" w:type="dxa"/>
            <w:shd w:val="clear" w:color="auto" w:fill="auto"/>
            <w:vAlign w:val="bottom"/>
          </w:tcPr>
          <w:p w14:paraId="16A1D193" w14:textId="77777777" w:rsidR="00AF2BB1" w:rsidRPr="00157C15" w:rsidRDefault="00AF2BB1" w:rsidP="003B7BA3">
            <w:pPr>
              <w:jc w:val="both"/>
            </w:pPr>
            <w:r w:rsidRPr="00157C15">
              <w:rPr>
                <w:color w:val="000000"/>
              </w:rPr>
              <w:t>Apple Red 2</w:t>
            </w:r>
          </w:p>
        </w:tc>
        <w:tc>
          <w:tcPr>
            <w:tcW w:w="1440" w:type="dxa"/>
            <w:shd w:val="clear" w:color="auto" w:fill="auto"/>
            <w:vAlign w:val="bottom"/>
          </w:tcPr>
          <w:p w14:paraId="58F1C446"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4E03A365" w14:textId="77777777" w:rsidR="00AF2BB1" w:rsidRPr="00157C15" w:rsidRDefault="00AF2BB1" w:rsidP="003B7BA3">
            <w:pPr>
              <w:jc w:val="both"/>
            </w:pPr>
            <w:r w:rsidRPr="00157C15">
              <w:rPr>
                <w:color w:val="000000"/>
              </w:rPr>
              <w:t>164</w:t>
            </w:r>
          </w:p>
        </w:tc>
      </w:tr>
      <w:tr w:rsidR="00AF2BB1" w:rsidRPr="00157C15" w14:paraId="5DB721A6" w14:textId="77777777" w:rsidTr="00ED5FF0">
        <w:trPr>
          <w:jc w:val="center"/>
        </w:trPr>
        <w:tc>
          <w:tcPr>
            <w:tcW w:w="2358" w:type="dxa"/>
            <w:shd w:val="clear" w:color="auto" w:fill="auto"/>
            <w:vAlign w:val="bottom"/>
          </w:tcPr>
          <w:p w14:paraId="2A7B07D8" w14:textId="77777777" w:rsidR="00AF2BB1" w:rsidRPr="00157C15" w:rsidRDefault="00AF2BB1" w:rsidP="003B7BA3">
            <w:pPr>
              <w:jc w:val="both"/>
            </w:pPr>
            <w:r w:rsidRPr="00157C15">
              <w:rPr>
                <w:color w:val="000000"/>
              </w:rPr>
              <w:t>Apple Red 3</w:t>
            </w:r>
          </w:p>
        </w:tc>
        <w:tc>
          <w:tcPr>
            <w:tcW w:w="1440" w:type="dxa"/>
            <w:shd w:val="clear" w:color="auto" w:fill="auto"/>
            <w:vAlign w:val="bottom"/>
          </w:tcPr>
          <w:p w14:paraId="4CE8BD50" w14:textId="77777777" w:rsidR="00AF2BB1" w:rsidRPr="00157C15" w:rsidRDefault="00AF2BB1" w:rsidP="003B7BA3">
            <w:pPr>
              <w:jc w:val="both"/>
            </w:pPr>
            <w:r w:rsidRPr="00157C15">
              <w:rPr>
                <w:color w:val="000000"/>
              </w:rPr>
              <w:t>429</w:t>
            </w:r>
          </w:p>
        </w:tc>
        <w:tc>
          <w:tcPr>
            <w:tcW w:w="1284" w:type="dxa"/>
            <w:shd w:val="clear" w:color="auto" w:fill="auto"/>
            <w:vAlign w:val="bottom"/>
          </w:tcPr>
          <w:p w14:paraId="17B389B8" w14:textId="77777777" w:rsidR="00AF2BB1" w:rsidRPr="00157C15" w:rsidRDefault="00AF2BB1" w:rsidP="003B7BA3">
            <w:pPr>
              <w:jc w:val="both"/>
            </w:pPr>
            <w:r w:rsidRPr="00157C15">
              <w:rPr>
                <w:color w:val="000000"/>
              </w:rPr>
              <w:t>144</w:t>
            </w:r>
          </w:p>
        </w:tc>
      </w:tr>
      <w:tr w:rsidR="00AF2BB1" w:rsidRPr="00157C15" w14:paraId="42CD3EC1" w14:textId="77777777" w:rsidTr="00ED5FF0">
        <w:trPr>
          <w:jc w:val="center"/>
        </w:trPr>
        <w:tc>
          <w:tcPr>
            <w:tcW w:w="2358" w:type="dxa"/>
            <w:shd w:val="clear" w:color="auto" w:fill="auto"/>
            <w:vAlign w:val="bottom"/>
          </w:tcPr>
          <w:p w14:paraId="5592B3EC" w14:textId="77777777" w:rsidR="00AF2BB1" w:rsidRPr="00157C15" w:rsidRDefault="00AF2BB1" w:rsidP="003B7BA3">
            <w:pPr>
              <w:jc w:val="both"/>
            </w:pPr>
            <w:r w:rsidRPr="00157C15">
              <w:rPr>
                <w:color w:val="000000"/>
              </w:rPr>
              <w:t>Apple Red Delicious</w:t>
            </w:r>
          </w:p>
        </w:tc>
        <w:tc>
          <w:tcPr>
            <w:tcW w:w="1440" w:type="dxa"/>
            <w:shd w:val="clear" w:color="auto" w:fill="auto"/>
            <w:vAlign w:val="bottom"/>
          </w:tcPr>
          <w:p w14:paraId="780D3DAC"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2F03E0A1" w14:textId="77777777" w:rsidR="00AF2BB1" w:rsidRPr="00157C15" w:rsidRDefault="00AF2BB1" w:rsidP="003B7BA3">
            <w:pPr>
              <w:jc w:val="both"/>
            </w:pPr>
            <w:r w:rsidRPr="00157C15">
              <w:rPr>
                <w:color w:val="000000"/>
              </w:rPr>
              <w:t>166</w:t>
            </w:r>
          </w:p>
        </w:tc>
      </w:tr>
      <w:tr w:rsidR="00AF2BB1" w:rsidRPr="00157C15" w14:paraId="169D417D" w14:textId="77777777" w:rsidTr="00ED5FF0">
        <w:trPr>
          <w:jc w:val="center"/>
        </w:trPr>
        <w:tc>
          <w:tcPr>
            <w:tcW w:w="2358" w:type="dxa"/>
            <w:shd w:val="clear" w:color="auto" w:fill="auto"/>
            <w:vAlign w:val="bottom"/>
          </w:tcPr>
          <w:p w14:paraId="56ED49C7" w14:textId="77777777" w:rsidR="00AF2BB1" w:rsidRPr="00157C15" w:rsidRDefault="00AF2BB1" w:rsidP="003B7BA3">
            <w:pPr>
              <w:jc w:val="both"/>
            </w:pPr>
            <w:r w:rsidRPr="00157C15">
              <w:rPr>
                <w:color w:val="000000"/>
              </w:rPr>
              <w:t>Apple Red Yellow 1</w:t>
            </w:r>
          </w:p>
        </w:tc>
        <w:tc>
          <w:tcPr>
            <w:tcW w:w="1440" w:type="dxa"/>
            <w:shd w:val="clear" w:color="auto" w:fill="auto"/>
            <w:vAlign w:val="bottom"/>
          </w:tcPr>
          <w:p w14:paraId="68344510"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384A54A0" w14:textId="77777777" w:rsidR="00AF2BB1" w:rsidRPr="00157C15" w:rsidRDefault="00AF2BB1" w:rsidP="003B7BA3">
            <w:pPr>
              <w:jc w:val="both"/>
            </w:pPr>
            <w:r w:rsidRPr="00157C15">
              <w:rPr>
                <w:color w:val="000000"/>
              </w:rPr>
              <w:t>164</w:t>
            </w:r>
          </w:p>
        </w:tc>
      </w:tr>
      <w:tr w:rsidR="00AF2BB1" w:rsidRPr="00157C15" w14:paraId="43111DA7" w14:textId="77777777" w:rsidTr="00ED5FF0">
        <w:trPr>
          <w:jc w:val="center"/>
        </w:trPr>
        <w:tc>
          <w:tcPr>
            <w:tcW w:w="2358" w:type="dxa"/>
            <w:shd w:val="clear" w:color="auto" w:fill="auto"/>
            <w:vAlign w:val="bottom"/>
          </w:tcPr>
          <w:p w14:paraId="29E61734" w14:textId="77777777" w:rsidR="00AF2BB1" w:rsidRPr="00157C15" w:rsidRDefault="00AF2BB1" w:rsidP="003B7BA3">
            <w:pPr>
              <w:jc w:val="both"/>
            </w:pPr>
            <w:r w:rsidRPr="00157C15">
              <w:rPr>
                <w:color w:val="000000"/>
              </w:rPr>
              <w:t>Apple Red Yellow 2</w:t>
            </w:r>
          </w:p>
        </w:tc>
        <w:tc>
          <w:tcPr>
            <w:tcW w:w="1440" w:type="dxa"/>
            <w:shd w:val="clear" w:color="auto" w:fill="auto"/>
            <w:vAlign w:val="bottom"/>
          </w:tcPr>
          <w:p w14:paraId="7B14E19B" w14:textId="77777777" w:rsidR="00AF2BB1" w:rsidRPr="00157C15" w:rsidRDefault="00AF2BB1" w:rsidP="003B7BA3">
            <w:pPr>
              <w:jc w:val="both"/>
            </w:pPr>
            <w:r w:rsidRPr="00157C15">
              <w:rPr>
                <w:color w:val="000000"/>
              </w:rPr>
              <w:t>672</w:t>
            </w:r>
          </w:p>
        </w:tc>
        <w:tc>
          <w:tcPr>
            <w:tcW w:w="1284" w:type="dxa"/>
            <w:shd w:val="clear" w:color="auto" w:fill="auto"/>
            <w:vAlign w:val="bottom"/>
          </w:tcPr>
          <w:p w14:paraId="6B1FEE98" w14:textId="77777777" w:rsidR="00AF2BB1" w:rsidRPr="00157C15" w:rsidRDefault="00AF2BB1" w:rsidP="003B7BA3">
            <w:pPr>
              <w:jc w:val="both"/>
            </w:pPr>
            <w:r w:rsidRPr="00157C15">
              <w:rPr>
                <w:color w:val="000000"/>
              </w:rPr>
              <w:t>219</w:t>
            </w:r>
          </w:p>
        </w:tc>
      </w:tr>
      <w:tr w:rsidR="00AF2BB1" w:rsidRPr="00157C15" w14:paraId="5D859A9C" w14:textId="77777777" w:rsidTr="00ED5FF0">
        <w:trPr>
          <w:jc w:val="center"/>
        </w:trPr>
        <w:tc>
          <w:tcPr>
            <w:tcW w:w="2358" w:type="dxa"/>
            <w:shd w:val="clear" w:color="auto" w:fill="auto"/>
            <w:vAlign w:val="bottom"/>
          </w:tcPr>
          <w:p w14:paraId="02AB60D2" w14:textId="77777777" w:rsidR="00AF2BB1" w:rsidRPr="00157C15" w:rsidRDefault="00AF2BB1" w:rsidP="003B7BA3">
            <w:pPr>
              <w:jc w:val="both"/>
            </w:pPr>
            <w:r w:rsidRPr="00157C15">
              <w:rPr>
                <w:color w:val="000000"/>
              </w:rPr>
              <w:t>Apricot</w:t>
            </w:r>
          </w:p>
        </w:tc>
        <w:tc>
          <w:tcPr>
            <w:tcW w:w="1440" w:type="dxa"/>
            <w:shd w:val="clear" w:color="auto" w:fill="auto"/>
            <w:vAlign w:val="bottom"/>
          </w:tcPr>
          <w:p w14:paraId="03AE00E7"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456562A1" w14:textId="77777777" w:rsidR="00AF2BB1" w:rsidRPr="00157C15" w:rsidRDefault="00AF2BB1" w:rsidP="003B7BA3">
            <w:pPr>
              <w:jc w:val="both"/>
            </w:pPr>
            <w:r w:rsidRPr="00157C15">
              <w:rPr>
                <w:color w:val="000000"/>
              </w:rPr>
              <w:t>164</w:t>
            </w:r>
          </w:p>
        </w:tc>
      </w:tr>
      <w:tr w:rsidR="00AF2BB1" w:rsidRPr="00157C15" w14:paraId="28462547" w14:textId="77777777" w:rsidTr="00ED5FF0">
        <w:trPr>
          <w:jc w:val="center"/>
        </w:trPr>
        <w:tc>
          <w:tcPr>
            <w:tcW w:w="2358" w:type="dxa"/>
            <w:shd w:val="clear" w:color="auto" w:fill="auto"/>
            <w:vAlign w:val="bottom"/>
          </w:tcPr>
          <w:p w14:paraId="6989454F" w14:textId="77777777" w:rsidR="00AF2BB1" w:rsidRPr="00157C15" w:rsidRDefault="00AF2BB1" w:rsidP="003B7BA3">
            <w:pPr>
              <w:jc w:val="both"/>
            </w:pPr>
            <w:r w:rsidRPr="00157C15">
              <w:rPr>
                <w:color w:val="000000"/>
              </w:rPr>
              <w:t>Avocado</w:t>
            </w:r>
          </w:p>
        </w:tc>
        <w:tc>
          <w:tcPr>
            <w:tcW w:w="1440" w:type="dxa"/>
            <w:shd w:val="clear" w:color="auto" w:fill="auto"/>
            <w:vAlign w:val="bottom"/>
          </w:tcPr>
          <w:p w14:paraId="5234E474" w14:textId="77777777" w:rsidR="00AF2BB1" w:rsidRPr="00157C15" w:rsidRDefault="00AF2BB1" w:rsidP="003B7BA3">
            <w:pPr>
              <w:jc w:val="both"/>
            </w:pPr>
            <w:r w:rsidRPr="00157C15">
              <w:rPr>
                <w:color w:val="000000"/>
              </w:rPr>
              <w:t>427</w:t>
            </w:r>
          </w:p>
        </w:tc>
        <w:tc>
          <w:tcPr>
            <w:tcW w:w="1284" w:type="dxa"/>
            <w:shd w:val="clear" w:color="auto" w:fill="auto"/>
            <w:vAlign w:val="bottom"/>
          </w:tcPr>
          <w:p w14:paraId="522D208A" w14:textId="77777777" w:rsidR="00AF2BB1" w:rsidRPr="00157C15" w:rsidRDefault="00AF2BB1" w:rsidP="003B7BA3">
            <w:pPr>
              <w:jc w:val="both"/>
            </w:pPr>
            <w:r w:rsidRPr="00157C15">
              <w:rPr>
                <w:color w:val="000000"/>
              </w:rPr>
              <w:t>143</w:t>
            </w:r>
          </w:p>
        </w:tc>
      </w:tr>
      <w:tr w:rsidR="00AF2BB1" w:rsidRPr="00157C15" w14:paraId="20B1D6B4" w14:textId="77777777" w:rsidTr="00ED5FF0">
        <w:trPr>
          <w:jc w:val="center"/>
        </w:trPr>
        <w:tc>
          <w:tcPr>
            <w:tcW w:w="2358" w:type="dxa"/>
            <w:shd w:val="clear" w:color="auto" w:fill="auto"/>
            <w:vAlign w:val="bottom"/>
          </w:tcPr>
          <w:p w14:paraId="2610D1C9" w14:textId="77777777" w:rsidR="00AF2BB1" w:rsidRPr="00157C15" w:rsidRDefault="00AF2BB1" w:rsidP="003B7BA3">
            <w:pPr>
              <w:jc w:val="both"/>
            </w:pPr>
            <w:r w:rsidRPr="00157C15">
              <w:rPr>
                <w:color w:val="000000"/>
              </w:rPr>
              <w:t>Avocado ripe</w:t>
            </w:r>
          </w:p>
        </w:tc>
        <w:tc>
          <w:tcPr>
            <w:tcW w:w="1440" w:type="dxa"/>
            <w:shd w:val="clear" w:color="auto" w:fill="auto"/>
            <w:vAlign w:val="bottom"/>
          </w:tcPr>
          <w:p w14:paraId="6E4CE050" w14:textId="77777777" w:rsidR="00AF2BB1" w:rsidRPr="00157C15" w:rsidRDefault="00AF2BB1" w:rsidP="003B7BA3">
            <w:pPr>
              <w:jc w:val="both"/>
            </w:pPr>
            <w:r w:rsidRPr="00157C15">
              <w:rPr>
                <w:color w:val="000000"/>
              </w:rPr>
              <w:t>491</w:t>
            </w:r>
          </w:p>
        </w:tc>
        <w:tc>
          <w:tcPr>
            <w:tcW w:w="1284" w:type="dxa"/>
            <w:shd w:val="clear" w:color="auto" w:fill="auto"/>
            <w:vAlign w:val="bottom"/>
          </w:tcPr>
          <w:p w14:paraId="1646442B" w14:textId="77777777" w:rsidR="00AF2BB1" w:rsidRPr="00157C15" w:rsidRDefault="00AF2BB1" w:rsidP="003B7BA3">
            <w:pPr>
              <w:jc w:val="both"/>
            </w:pPr>
            <w:r w:rsidRPr="00157C15">
              <w:rPr>
                <w:color w:val="000000"/>
              </w:rPr>
              <w:t>166</w:t>
            </w:r>
          </w:p>
        </w:tc>
      </w:tr>
      <w:tr w:rsidR="00AF2BB1" w:rsidRPr="00157C15" w14:paraId="1364AF4E" w14:textId="77777777" w:rsidTr="00ED5FF0">
        <w:trPr>
          <w:jc w:val="center"/>
        </w:trPr>
        <w:tc>
          <w:tcPr>
            <w:tcW w:w="2358" w:type="dxa"/>
            <w:shd w:val="clear" w:color="auto" w:fill="auto"/>
            <w:vAlign w:val="bottom"/>
          </w:tcPr>
          <w:p w14:paraId="618669E4" w14:textId="77777777" w:rsidR="00AF2BB1" w:rsidRPr="00157C15" w:rsidRDefault="00AF2BB1" w:rsidP="003B7BA3">
            <w:pPr>
              <w:jc w:val="both"/>
            </w:pPr>
            <w:r w:rsidRPr="00157C15">
              <w:rPr>
                <w:color w:val="000000"/>
              </w:rPr>
              <w:t>Banana</w:t>
            </w:r>
          </w:p>
        </w:tc>
        <w:tc>
          <w:tcPr>
            <w:tcW w:w="1440" w:type="dxa"/>
            <w:shd w:val="clear" w:color="auto" w:fill="auto"/>
            <w:vAlign w:val="bottom"/>
          </w:tcPr>
          <w:p w14:paraId="7C993A00"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D52FA9A" w14:textId="77777777" w:rsidR="00AF2BB1" w:rsidRPr="00157C15" w:rsidRDefault="00AF2BB1" w:rsidP="003B7BA3">
            <w:pPr>
              <w:jc w:val="both"/>
            </w:pPr>
            <w:r w:rsidRPr="00157C15">
              <w:rPr>
                <w:color w:val="000000"/>
              </w:rPr>
              <w:t>166</w:t>
            </w:r>
          </w:p>
        </w:tc>
      </w:tr>
      <w:tr w:rsidR="00AF2BB1" w:rsidRPr="00157C15" w14:paraId="0225AB9F" w14:textId="77777777" w:rsidTr="00ED5FF0">
        <w:trPr>
          <w:jc w:val="center"/>
        </w:trPr>
        <w:tc>
          <w:tcPr>
            <w:tcW w:w="2358" w:type="dxa"/>
            <w:shd w:val="clear" w:color="auto" w:fill="auto"/>
            <w:vAlign w:val="bottom"/>
          </w:tcPr>
          <w:p w14:paraId="18A5F025" w14:textId="77777777" w:rsidR="00AF2BB1" w:rsidRPr="00157C15" w:rsidRDefault="00AF2BB1" w:rsidP="003B7BA3">
            <w:pPr>
              <w:jc w:val="both"/>
            </w:pPr>
            <w:r w:rsidRPr="00157C15">
              <w:rPr>
                <w:color w:val="000000"/>
              </w:rPr>
              <w:t>Banana Lady Finger</w:t>
            </w:r>
          </w:p>
        </w:tc>
        <w:tc>
          <w:tcPr>
            <w:tcW w:w="1440" w:type="dxa"/>
            <w:shd w:val="clear" w:color="auto" w:fill="auto"/>
            <w:vAlign w:val="bottom"/>
          </w:tcPr>
          <w:p w14:paraId="30FA86BF"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161015EC" w14:textId="77777777" w:rsidR="00AF2BB1" w:rsidRPr="00157C15" w:rsidRDefault="00AF2BB1" w:rsidP="003B7BA3">
            <w:pPr>
              <w:jc w:val="both"/>
            </w:pPr>
            <w:r w:rsidRPr="00157C15">
              <w:rPr>
                <w:color w:val="000000"/>
              </w:rPr>
              <w:t>152</w:t>
            </w:r>
          </w:p>
        </w:tc>
      </w:tr>
      <w:tr w:rsidR="00AF2BB1" w:rsidRPr="00157C15" w14:paraId="39B6F6AF" w14:textId="77777777" w:rsidTr="00ED5FF0">
        <w:trPr>
          <w:jc w:val="center"/>
        </w:trPr>
        <w:tc>
          <w:tcPr>
            <w:tcW w:w="2358" w:type="dxa"/>
            <w:shd w:val="clear" w:color="auto" w:fill="auto"/>
            <w:vAlign w:val="bottom"/>
          </w:tcPr>
          <w:p w14:paraId="7A359EAB" w14:textId="77777777" w:rsidR="00AF2BB1" w:rsidRPr="00157C15" w:rsidRDefault="00AF2BB1" w:rsidP="003B7BA3">
            <w:pPr>
              <w:jc w:val="both"/>
            </w:pPr>
            <w:r w:rsidRPr="00157C15">
              <w:rPr>
                <w:color w:val="000000"/>
              </w:rPr>
              <w:t>Banana Red</w:t>
            </w:r>
          </w:p>
        </w:tc>
        <w:tc>
          <w:tcPr>
            <w:tcW w:w="1440" w:type="dxa"/>
            <w:shd w:val="clear" w:color="auto" w:fill="auto"/>
            <w:vAlign w:val="bottom"/>
          </w:tcPr>
          <w:p w14:paraId="7614F0E5"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C6A6BD1" w14:textId="77777777" w:rsidR="00AF2BB1" w:rsidRPr="00157C15" w:rsidRDefault="00AF2BB1" w:rsidP="003B7BA3">
            <w:pPr>
              <w:jc w:val="both"/>
            </w:pPr>
            <w:r w:rsidRPr="00157C15">
              <w:rPr>
                <w:color w:val="000000"/>
              </w:rPr>
              <w:t>166</w:t>
            </w:r>
          </w:p>
        </w:tc>
      </w:tr>
      <w:tr w:rsidR="00AF2BB1" w:rsidRPr="00157C15" w14:paraId="0E377DD3" w14:textId="77777777" w:rsidTr="00ED5FF0">
        <w:trPr>
          <w:jc w:val="center"/>
        </w:trPr>
        <w:tc>
          <w:tcPr>
            <w:tcW w:w="2358" w:type="dxa"/>
            <w:shd w:val="clear" w:color="auto" w:fill="auto"/>
            <w:vAlign w:val="bottom"/>
          </w:tcPr>
          <w:p w14:paraId="3B227589" w14:textId="77777777" w:rsidR="00AF2BB1" w:rsidRPr="00157C15" w:rsidRDefault="00AF2BB1" w:rsidP="003B7BA3">
            <w:pPr>
              <w:jc w:val="both"/>
            </w:pPr>
            <w:r w:rsidRPr="00157C15">
              <w:rPr>
                <w:color w:val="000000"/>
              </w:rPr>
              <w:t>Beetroot</w:t>
            </w:r>
          </w:p>
        </w:tc>
        <w:tc>
          <w:tcPr>
            <w:tcW w:w="1440" w:type="dxa"/>
            <w:shd w:val="clear" w:color="auto" w:fill="auto"/>
            <w:vAlign w:val="bottom"/>
          </w:tcPr>
          <w:p w14:paraId="3403DA11"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12D19B17" w14:textId="77777777" w:rsidR="00AF2BB1" w:rsidRPr="00157C15" w:rsidRDefault="00AF2BB1" w:rsidP="003B7BA3">
            <w:pPr>
              <w:jc w:val="both"/>
            </w:pPr>
            <w:r w:rsidRPr="00157C15">
              <w:rPr>
                <w:color w:val="000000"/>
              </w:rPr>
              <w:t>150</w:t>
            </w:r>
          </w:p>
        </w:tc>
      </w:tr>
      <w:tr w:rsidR="00AF2BB1" w:rsidRPr="00157C15" w14:paraId="24216EF4" w14:textId="77777777" w:rsidTr="00ED5FF0">
        <w:trPr>
          <w:jc w:val="center"/>
        </w:trPr>
        <w:tc>
          <w:tcPr>
            <w:tcW w:w="2358" w:type="dxa"/>
            <w:shd w:val="clear" w:color="auto" w:fill="auto"/>
            <w:vAlign w:val="bottom"/>
          </w:tcPr>
          <w:p w14:paraId="01E2D189" w14:textId="77777777" w:rsidR="00AF2BB1" w:rsidRPr="00157C15" w:rsidRDefault="00AF2BB1" w:rsidP="003B7BA3">
            <w:pPr>
              <w:jc w:val="both"/>
            </w:pPr>
            <w:r w:rsidRPr="00157C15">
              <w:rPr>
                <w:color w:val="000000"/>
              </w:rPr>
              <w:t>Blueberry</w:t>
            </w:r>
          </w:p>
        </w:tc>
        <w:tc>
          <w:tcPr>
            <w:tcW w:w="1440" w:type="dxa"/>
            <w:shd w:val="clear" w:color="auto" w:fill="auto"/>
            <w:vAlign w:val="bottom"/>
          </w:tcPr>
          <w:p w14:paraId="758D2BFD" w14:textId="77777777" w:rsidR="00AF2BB1" w:rsidRPr="00157C15" w:rsidRDefault="00AF2BB1" w:rsidP="003B7BA3">
            <w:pPr>
              <w:jc w:val="both"/>
            </w:pPr>
            <w:r w:rsidRPr="00157C15">
              <w:rPr>
                <w:color w:val="000000"/>
              </w:rPr>
              <w:t>462</w:t>
            </w:r>
          </w:p>
        </w:tc>
        <w:tc>
          <w:tcPr>
            <w:tcW w:w="1284" w:type="dxa"/>
            <w:shd w:val="clear" w:color="auto" w:fill="auto"/>
            <w:vAlign w:val="bottom"/>
          </w:tcPr>
          <w:p w14:paraId="43DD8418" w14:textId="77777777" w:rsidR="00AF2BB1" w:rsidRPr="00157C15" w:rsidRDefault="00AF2BB1" w:rsidP="003B7BA3">
            <w:pPr>
              <w:jc w:val="both"/>
            </w:pPr>
            <w:r w:rsidRPr="00157C15">
              <w:rPr>
                <w:color w:val="000000"/>
              </w:rPr>
              <w:t>154</w:t>
            </w:r>
          </w:p>
        </w:tc>
      </w:tr>
      <w:tr w:rsidR="00AF2BB1" w:rsidRPr="00157C15" w14:paraId="779ACBC5" w14:textId="77777777" w:rsidTr="00ED5FF0">
        <w:trPr>
          <w:jc w:val="center"/>
        </w:trPr>
        <w:tc>
          <w:tcPr>
            <w:tcW w:w="2358" w:type="dxa"/>
            <w:shd w:val="clear" w:color="auto" w:fill="auto"/>
            <w:vAlign w:val="bottom"/>
          </w:tcPr>
          <w:p w14:paraId="31AA3F23" w14:textId="77777777" w:rsidR="00AF2BB1" w:rsidRPr="00157C15" w:rsidRDefault="00AF2BB1" w:rsidP="003B7BA3">
            <w:pPr>
              <w:jc w:val="both"/>
            </w:pPr>
            <w:r w:rsidRPr="00157C15">
              <w:rPr>
                <w:color w:val="000000"/>
              </w:rPr>
              <w:t>Cactus fruit</w:t>
            </w:r>
          </w:p>
        </w:tc>
        <w:tc>
          <w:tcPr>
            <w:tcW w:w="1440" w:type="dxa"/>
            <w:shd w:val="clear" w:color="auto" w:fill="auto"/>
            <w:vAlign w:val="bottom"/>
          </w:tcPr>
          <w:p w14:paraId="6B44F9E7"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50340B1A" w14:textId="77777777" w:rsidR="00AF2BB1" w:rsidRPr="00157C15" w:rsidRDefault="00AF2BB1" w:rsidP="003B7BA3">
            <w:pPr>
              <w:jc w:val="both"/>
            </w:pPr>
            <w:r w:rsidRPr="00157C15">
              <w:rPr>
                <w:color w:val="000000"/>
              </w:rPr>
              <w:t>166</w:t>
            </w:r>
          </w:p>
        </w:tc>
      </w:tr>
      <w:tr w:rsidR="00AF2BB1" w:rsidRPr="00157C15" w14:paraId="537D49A5" w14:textId="77777777" w:rsidTr="00ED5FF0">
        <w:trPr>
          <w:jc w:val="center"/>
        </w:trPr>
        <w:tc>
          <w:tcPr>
            <w:tcW w:w="2358" w:type="dxa"/>
            <w:shd w:val="clear" w:color="auto" w:fill="auto"/>
            <w:vAlign w:val="bottom"/>
          </w:tcPr>
          <w:p w14:paraId="088830EB" w14:textId="77777777" w:rsidR="00AF2BB1" w:rsidRPr="00157C15" w:rsidRDefault="00AF2BB1" w:rsidP="003B7BA3">
            <w:pPr>
              <w:jc w:val="both"/>
            </w:pPr>
            <w:r w:rsidRPr="00157C15">
              <w:rPr>
                <w:color w:val="000000"/>
              </w:rPr>
              <w:t>Cantaloupe 1</w:t>
            </w:r>
          </w:p>
        </w:tc>
        <w:tc>
          <w:tcPr>
            <w:tcW w:w="1440" w:type="dxa"/>
            <w:shd w:val="clear" w:color="auto" w:fill="auto"/>
            <w:vAlign w:val="bottom"/>
          </w:tcPr>
          <w:p w14:paraId="6BC94DA8"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4B51F44" w14:textId="77777777" w:rsidR="00AF2BB1" w:rsidRPr="00157C15" w:rsidRDefault="00AF2BB1" w:rsidP="003B7BA3">
            <w:pPr>
              <w:jc w:val="both"/>
            </w:pPr>
            <w:r w:rsidRPr="00157C15">
              <w:rPr>
                <w:color w:val="000000"/>
              </w:rPr>
              <w:t>164</w:t>
            </w:r>
          </w:p>
        </w:tc>
      </w:tr>
      <w:tr w:rsidR="00AF2BB1" w:rsidRPr="00157C15" w14:paraId="5A07CAFD" w14:textId="77777777" w:rsidTr="00ED5FF0">
        <w:trPr>
          <w:jc w:val="center"/>
        </w:trPr>
        <w:tc>
          <w:tcPr>
            <w:tcW w:w="2358" w:type="dxa"/>
            <w:shd w:val="clear" w:color="auto" w:fill="auto"/>
            <w:vAlign w:val="bottom"/>
          </w:tcPr>
          <w:p w14:paraId="087F25E6" w14:textId="77777777" w:rsidR="00AF2BB1" w:rsidRPr="00157C15" w:rsidRDefault="00AF2BB1" w:rsidP="003B7BA3">
            <w:pPr>
              <w:jc w:val="both"/>
            </w:pPr>
            <w:r w:rsidRPr="00157C15">
              <w:rPr>
                <w:color w:val="000000"/>
              </w:rPr>
              <w:t>Cantaloupe 2</w:t>
            </w:r>
          </w:p>
        </w:tc>
        <w:tc>
          <w:tcPr>
            <w:tcW w:w="1440" w:type="dxa"/>
            <w:shd w:val="clear" w:color="auto" w:fill="auto"/>
            <w:vAlign w:val="bottom"/>
          </w:tcPr>
          <w:p w14:paraId="10DD8BB3"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1E450CC6" w14:textId="77777777" w:rsidR="00AF2BB1" w:rsidRPr="00157C15" w:rsidRDefault="00AF2BB1" w:rsidP="003B7BA3">
            <w:pPr>
              <w:jc w:val="both"/>
            </w:pPr>
            <w:r w:rsidRPr="00157C15">
              <w:rPr>
                <w:color w:val="000000"/>
              </w:rPr>
              <w:t>164</w:t>
            </w:r>
          </w:p>
        </w:tc>
      </w:tr>
      <w:tr w:rsidR="00AF2BB1" w:rsidRPr="00157C15" w14:paraId="00BD033B" w14:textId="77777777" w:rsidTr="00ED5FF0">
        <w:trPr>
          <w:jc w:val="center"/>
        </w:trPr>
        <w:tc>
          <w:tcPr>
            <w:tcW w:w="2358" w:type="dxa"/>
            <w:shd w:val="clear" w:color="auto" w:fill="auto"/>
            <w:vAlign w:val="bottom"/>
          </w:tcPr>
          <w:p w14:paraId="78033B8D" w14:textId="77777777" w:rsidR="00AF2BB1" w:rsidRPr="00157C15" w:rsidRDefault="00AF2BB1" w:rsidP="003B7BA3">
            <w:pPr>
              <w:jc w:val="both"/>
            </w:pPr>
            <w:r w:rsidRPr="00157C15">
              <w:rPr>
                <w:color w:val="000000"/>
              </w:rPr>
              <w:t>Carambula</w:t>
            </w:r>
          </w:p>
        </w:tc>
        <w:tc>
          <w:tcPr>
            <w:tcW w:w="1440" w:type="dxa"/>
            <w:shd w:val="clear" w:color="auto" w:fill="auto"/>
            <w:vAlign w:val="bottom"/>
          </w:tcPr>
          <w:p w14:paraId="2F1082C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27764EE2" w14:textId="77777777" w:rsidR="00AF2BB1" w:rsidRPr="00157C15" w:rsidRDefault="00AF2BB1" w:rsidP="003B7BA3">
            <w:pPr>
              <w:jc w:val="both"/>
            </w:pPr>
            <w:r w:rsidRPr="00157C15">
              <w:rPr>
                <w:color w:val="000000"/>
              </w:rPr>
              <w:t>166</w:t>
            </w:r>
          </w:p>
        </w:tc>
      </w:tr>
      <w:tr w:rsidR="00AF2BB1" w:rsidRPr="00157C15" w14:paraId="67CB05C5" w14:textId="77777777" w:rsidTr="00ED5FF0">
        <w:trPr>
          <w:jc w:val="center"/>
        </w:trPr>
        <w:tc>
          <w:tcPr>
            <w:tcW w:w="2358" w:type="dxa"/>
            <w:shd w:val="clear" w:color="auto" w:fill="auto"/>
            <w:vAlign w:val="bottom"/>
          </w:tcPr>
          <w:p w14:paraId="6E319AB7" w14:textId="77777777" w:rsidR="00AF2BB1" w:rsidRPr="00157C15" w:rsidRDefault="00AF2BB1" w:rsidP="003B7BA3">
            <w:pPr>
              <w:jc w:val="both"/>
            </w:pPr>
            <w:r w:rsidRPr="00157C15">
              <w:rPr>
                <w:color w:val="000000"/>
              </w:rPr>
              <w:t>Cauliï¬‚ower</w:t>
            </w:r>
          </w:p>
        </w:tc>
        <w:tc>
          <w:tcPr>
            <w:tcW w:w="1440" w:type="dxa"/>
            <w:shd w:val="clear" w:color="auto" w:fill="auto"/>
            <w:vAlign w:val="bottom"/>
          </w:tcPr>
          <w:p w14:paraId="000945BD" w14:textId="77777777" w:rsidR="00AF2BB1" w:rsidRPr="00157C15" w:rsidRDefault="00AF2BB1" w:rsidP="003B7BA3">
            <w:pPr>
              <w:jc w:val="both"/>
            </w:pPr>
            <w:r w:rsidRPr="00157C15">
              <w:rPr>
                <w:color w:val="000000"/>
              </w:rPr>
              <w:t>702</w:t>
            </w:r>
          </w:p>
        </w:tc>
        <w:tc>
          <w:tcPr>
            <w:tcW w:w="1284" w:type="dxa"/>
            <w:shd w:val="clear" w:color="auto" w:fill="auto"/>
            <w:vAlign w:val="bottom"/>
          </w:tcPr>
          <w:p w14:paraId="7EC507D9" w14:textId="77777777" w:rsidR="00AF2BB1" w:rsidRPr="00157C15" w:rsidRDefault="00AF2BB1" w:rsidP="003B7BA3">
            <w:pPr>
              <w:jc w:val="both"/>
            </w:pPr>
            <w:r w:rsidRPr="00157C15">
              <w:rPr>
                <w:color w:val="000000"/>
              </w:rPr>
              <w:t>234</w:t>
            </w:r>
          </w:p>
        </w:tc>
      </w:tr>
      <w:tr w:rsidR="00AF2BB1" w:rsidRPr="00157C15" w14:paraId="40F668CD" w14:textId="77777777" w:rsidTr="00ED5FF0">
        <w:trPr>
          <w:jc w:val="center"/>
        </w:trPr>
        <w:tc>
          <w:tcPr>
            <w:tcW w:w="2358" w:type="dxa"/>
            <w:shd w:val="clear" w:color="auto" w:fill="auto"/>
            <w:vAlign w:val="bottom"/>
          </w:tcPr>
          <w:p w14:paraId="72A93A71" w14:textId="77777777" w:rsidR="00AF2BB1" w:rsidRPr="00157C15" w:rsidRDefault="00AF2BB1" w:rsidP="003B7BA3">
            <w:pPr>
              <w:jc w:val="both"/>
            </w:pPr>
            <w:r w:rsidRPr="00157C15">
              <w:rPr>
                <w:color w:val="000000"/>
              </w:rPr>
              <w:t>Cherry 1</w:t>
            </w:r>
          </w:p>
        </w:tc>
        <w:tc>
          <w:tcPr>
            <w:tcW w:w="1440" w:type="dxa"/>
            <w:shd w:val="clear" w:color="auto" w:fill="auto"/>
            <w:vAlign w:val="bottom"/>
          </w:tcPr>
          <w:p w14:paraId="6134061F"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3DBC3E2" w14:textId="77777777" w:rsidR="00AF2BB1" w:rsidRPr="00157C15" w:rsidRDefault="00AF2BB1" w:rsidP="003B7BA3">
            <w:pPr>
              <w:jc w:val="both"/>
            </w:pPr>
            <w:r w:rsidRPr="00157C15">
              <w:rPr>
                <w:color w:val="000000"/>
              </w:rPr>
              <w:t>164</w:t>
            </w:r>
          </w:p>
        </w:tc>
      </w:tr>
      <w:tr w:rsidR="00AF2BB1" w:rsidRPr="00157C15" w14:paraId="1DF5C1B6" w14:textId="77777777" w:rsidTr="00ED5FF0">
        <w:trPr>
          <w:jc w:val="center"/>
        </w:trPr>
        <w:tc>
          <w:tcPr>
            <w:tcW w:w="2358" w:type="dxa"/>
            <w:shd w:val="clear" w:color="auto" w:fill="auto"/>
            <w:vAlign w:val="bottom"/>
          </w:tcPr>
          <w:p w14:paraId="481F670D" w14:textId="77777777" w:rsidR="00AF2BB1" w:rsidRPr="00157C15" w:rsidRDefault="00AF2BB1" w:rsidP="003B7BA3">
            <w:pPr>
              <w:jc w:val="both"/>
            </w:pPr>
            <w:r w:rsidRPr="00157C15">
              <w:rPr>
                <w:color w:val="000000"/>
              </w:rPr>
              <w:t>Cherry 2</w:t>
            </w:r>
          </w:p>
        </w:tc>
        <w:tc>
          <w:tcPr>
            <w:tcW w:w="1440" w:type="dxa"/>
            <w:shd w:val="clear" w:color="auto" w:fill="auto"/>
            <w:vAlign w:val="bottom"/>
          </w:tcPr>
          <w:p w14:paraId="77C12ABF"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4891D719" w14:textId="77777777" w:rsidR="00AF2BB1" w:rsidRPr="00157C15" w:rsidRDefault="00AF2BB1" w:rsidP="003B7BA3">
            <w:pPr>
              <w:jc w:val="both"/>
            </w:pPr>
            <w:r w:rsidRPr="00157C15">
              <w:rPr>
                <w:color w:val="000000"/>
              </w:rPr>
              <w:t>246</w:t>
            </w:r>
          </w:p>
        </w:tc>
      </w:tr>
      <w:tr w:rsidR="00AF2BB1" w:rsidRPr="00157C15" w14:paraId="486DD223" w14:textId="77777777" w:rsidTr="00ED5FF0">
        <w:trPr>
          <w:jc w:val="center"/>
        </w:trPr>
        <w:tc>
          <w:tcPr>
            <w:tcW w:w="2358" w:type="dxa"/>
            <w:shd w:val="clear" w:color="auto" w:fill="auto"/>
            <w:vAlign w:val="bottom"/>
          </w:tcPr>
          <w:p w14:paraId="78151E9B" w14:textId="77777777" w:rsidR="00AF2BB1" w:rsidRPr="00157C15" w:rsidRDefault="00AF2BB1" w:rsidP="003B7BA3">
            <w:pPr>
              <w:jc w:val="both"/>
            </w:pPr>
            <w:r w:rsidRPr="00157C15">
              <w:rPr>
                <w:color w:val="000000"/>
              </w:rPr>
              <w:t>Cherry Rainier</w:t>
            </w:r>
          </w:p>
        </w:tc>
        <w:tc>
          <w:tcPr>
            <w:tcW w:w="1440" w:type="dxa"/>
            <w:shd w:val="clear" w:color="auto" w:fill="auto"/>
            <w:vAlign w:val="bottom"/>
          </w:tcPr>
          <w:p w14:paraId="5D44290D"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1AE7C499" w14:textId="77777777" w:rsidR="00AF2BB1" w:rsidRPr="00157C15" w:rsidRDefault="00AF2BB1" w:rsidP="003B7BA3">
            <w:pPr>
              <w:jc w:val="both"/>
            </w:pPr>
            <w:r w:rsidRPr="00157C15">
              <w:rPr>
                <w:color w:val="000000"/>
              </w:rPr>
              <w:t>246</w:t>
            </w:r>
          </w:p>
        </w:tc>
      </w:tr>
      <w:tr w:rsidR="00AF2BB1" w:rsidRPr="00157C15" w14:paraId="0197798F" w14:textId="77777777" w:rsidTr="00ED5FF0">
        <w:trPr>
          <w:jc w:val="center"/>
        </w:trPr>
        <w:tc>
          <w:tcPr>
            <w:tcW w:w="2358" w:type="dxa"/>
            <w:shd w:val="clear" w:color="auto" w:fill="auto"/>
            <w:vAlign w:val="bottom"/>
          </w:tcPr>
          <w:p w14:paraId="3823572A" w14:textId="77777777" w:rsidR="00AF2BB1" w:rsidRPr="00157C15" w:rsidRDefault="00AF2BB1" w:rsidP="003B7BA3">
            <w:pPr>
              <w:jc w:val="both"/>
            </w:pPr>
            <w:r w:rsidRPr="00157C15">
              <w:rPr>
                <w:color w:val="000000"/>
              </w:rPr>
              <w:t>Cherry Wax Black</w:t>
            </w:r>
          </w:p>
        </w:tc>
        <w:tc>
          <w:tcPr>
            <w:tcW w:w="1440" w:type="dxa"/>
            <w:shd w:val="clear" w:color="auto" w:fill="auto"/>
            <w:vAlign w:val="bottom"/>
          </w:tcPr>
          <w:p w14:paraId="3ED3C6EA"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5D82E4FC" w14:textId="77777777" w:rsidR="00AF2BB1" w:rsidRPr="00157C15" w:rsidRDefault="00AF2BB1" w:rsidP="003B7BA3">
            <w:pPr>
              <w:jc w:val="both"/>
            </w:pPr>
            <w:r w:rsidRPr="00157C15">
              <w:rPr>
                <w:color w:val="000000"/>
              </w:rPr>
              <w:t>164</w:t>
            </w:r>
          </w:p>
        </w:tc>
      </w:tr>
      <w:tr w:rsidR="00AF2BB1" w:rsidRPr="00157C15" w14:paraId="55ABA4ED" w14:textId="77777777" w:rsidTr="00ED5FF0">
        <w:trPr>
          <w:jc w:val="center"/>
        </w:trPr>
        <w:tc>
          <w:tcPr>
            <w:tcW w:w="2358" w:type="dxa"/>
            <w:shd w:val="clear" w:color="auto" w:fill="auto"/>
            <w:vAlign w:val="bottom"/>
          </w:tcPr>
          <w:p w14:paraId="2B1F068B" w14:textId="77777777" w:rsidR="00AF2BB1" w:rsidRPr="00157C15" w:rsidRDefault="00AF2BB1" w:rsidP="003B7BA3">
            <w:pPr>
              <w:jc w:val="both"/>
            </w:pPr>
            <w:r w:rsidRPr="00157C15">
              <w:rPr>
                <w:color w:val="000000"/>
              </w:rPr>
              <w:t>Cherry Wax Red</w:t>
            </w:r>
          </w:p>
        </w:tc>
        <w:tc>
          <w:tcPr>
            <w:tcW w:w="1440" w:type="dxa"/>
            <w:shd w:val="clear" w:color="auto" w:fill="auto"/>
            <w:vAlign w:val="bottom"/>
          </w:tcPr>
          <w:p w14:paraId="604AC0B0"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ECEFC23" w14:textId="77777777" w:rsidR="00AF2BB1" w:rsidRPr="00157C15" w:rsidRDefault="00AF2BB1" w:rsidP="003B7BA3">
            <w:pPr>
              <w:jc w:val="both"/>
            </w:pPr>
            <w:r w:rsidRPr="00157C15">
              <w:rPr>
                <w:color w:val="000000"/>
              </w:rPr>
              <w:t>164</w:t>
            </w:r>
          </w:p>
        </w:tc>
      </w:tr>
      <w:tr w:rsidR="00AF2BB1" w:rsidRPr="00157C15" w14:paraId="6A8EFD78" w14:textId="77777777" w:rsidTr="00ED5FF0">
        <w:trPr>
          <w:jc w:val="center"/>
        </w:trPr>
        <w:tc>
          <w:tcPr>
            <w:tcW w:w="2358" w:type="dxa"/>
            <w:shd w:val="clear" w:color="auto" w:fill="auto"/>
            <w:vAlign w:val="bottom"/>
          </w:tcPr>
          <w:p w14:paraId="34E30C9D" w14:textId="77777777" w:rsidR="00AF2BB1" w:rsidRPr="00157C15" w:rsidRDefault="00AF2BB1" w:rsidP="003B7BA3">
            <w:pPr>
              <w:jc w:val="both"/>
            </w:pPr>
            <w:r w:rsidRPr="00157C15">
              <w:rPr>
                <w:color w:val="000000"/>
              </w:rPr>
              <w:t>Cherry Wax Yellow</w:t>
            </w:r>
          </w:p>
        </w:tc>
        <w:tc>
          <w:tcPr>
            <w:tcW w:w="1440" w:type="dxa"/>
            <w:shd w:val="clear" w:color="auto" w:fill="auto"/>
            <w:vAlign w:val="bottom"/>
          </w:tcPr>
          <w:p w14:paraId="0567A7D3"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49DF362" w14:textId="77777777" w:rsidR="00AF2BB1" w:rsidRPr="00157C15" w:rsidRDefault="00AF2BB1" w:rsidP="003B7BA3">
            <w:pPr>
              <w:jc w:val="both"/>
            </w:pPr>
            <w:r w:rsidRPr="00157C15">
              <w:rPr>
                <w:color w:val="000000"/>
              </w:rPr>
              <w:t>164</w:t>
            </w:r>
          </w:p>
        </w:tc>
      </w:tr>
      <w:tr w:rsidR="00AF2BB1" w:rsidRPr="00157C15" w14:paraId="03038EB9" w14:textId="77777777" w:rsidTr="00ED5FF0">
        <w:trPr>
          <w:jc w:val="center"/>
        </w:trPr>
        <w:tc>
          <w:tcPr>
            <w:tcW w:w="2358" w:type="dxa"/>
            <w:shd w:val="clear" w:color="auto" w:fill="auto"/>
            <w:vAlign w:val="bottom"/>
          </w:tcPr>
          <w:p w14:paraId="0A9EE300" w14:textId="77777777" w:rsidR="00AF2BB1" w:rsidRPr="00157C15" w:rsidRDefault="00AF2BB1" w:rsidP="003B7BA3">
            <w:pPr>
              <w:jc w:val="both"/>
            </w:pPr>
            <w:r w:rsidRPr="00157C15">
              <w:rPr>
                <w:color w:val="000000"/>
              </w:rPr>
              <w:t>Chestnut</w:t>
            </w:r>
          </w:p>
        </w:tc>
        <w:tc>
          <w:tcPr>
            <w:tcW w:w="1440" w:type="dxa"/>
            <w:shd w:val="clear" w:color="auto" w:fill="auto"/>
            <w:vAlign w:val="bottom"/>
          </w:tcPr>
          <w:p w14:paraId="0C773AE3"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551ADFAB" w14:textId="77777777" w:rsidR="00AF2BB1" w:rsidRPr="00157C15" w:rsidRDefault="00AF2BB1" w:rsidP="003B7BA3">
            <w:pPr>
              <w:jc w:val="both"/>
            </w:pPr>
            <w:r w:rsidRPr="00157C15">
              <w:rPr>
                <w:color w:val="000000"/>
              </w:rPr>
              <w:t>153</w:t>
            </w:r>
          </w:p>
        </w:tc>
      </w:tr>
      <w:tr w:rsidR="00AF2BB1" w:rsidRPr="00157C15" w14:paraId="4D8E2848" w14:textId="77777777" w:rsidTr="00ED5FF0">
        <w:trPr>
          <w:jc w:val="center"/>
        </w:trPr>
        <w:tc>
          <w:tcPr>
            <w:tcW w:w="2358" w:type="dxa"/>
            <w:shd w:val="clear" w:color="auto" w:fill="auto"/>
            <w:vAlign w:val="bottom"/>
          </w:tcPr>
          <w:p w14:paraId="3A86FC64" w14:textId="77777777" w:rsidR="00AF2BB1" w:rsidRPr="00157C15" w:rsidRDefault="00AF2BB1" w:rsidP="003B7BA3">
            <w:pPr>
              <w:jc w:val="both"/>
            </w:pPr>
            <w:r w:rsidRPr="00157C15">
              <w:rPr>
                <w:color w:val="000000"/>
              </w:rPr>
              <w:t>Clementine</w:t>
            </w:r>
          </w:p>
        </w:tc>
        <w:tc>
          <w:tcPr>
            <w:tcW w:w="1440" w:type="dxa"/>
            <w:shd w:val="clear" w:color="auto" w:fill="auto"/>
            <w:vAlign w:val="bottom"/>
          </w:tcPr>
          <w:p w14:paraId="678D501C"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33473377" w14:textId="77777777" w:rsidR="00AF2BB1" w:rsidRPr="00157C15" w:rsidRDefault="00AF2BB1" w:rsidP="003B7BA3">
            <w:pPr>
              <w:jc w:val="both"/>
            </w:pPr>
            <w:r w:rsidRPr="00157C15">
              <w:rPr>
                <w:color w:val="000000"/>
              </w:rPr>
              <w:t>166</w:t>
            </w:r>
          </w:p>
        </w:tc>
      </w:tr>
      <w:tr w:rsidR="00AF2BB1" w:rsidRPr="00157C15" w14:paraId="60D4E57F" w14:textId="77777777" w:rsidTr="00ED5FF0">
        <w:trPr>
          <w:jc w:val="center"/>
        </w:trPr>
        <w:tc>
          <w:tcPr>
            <w:tcW w:w="2358" w:type="dxa"/>
            <w:shd w:val="clear" w:color="auto" w:fill="auto"/>
            <w:vAlign w:val="bottom"/>
          </w:tcPr>
          <w:p w14:paraId="61AC3A01" w14:textId="77777777" w:rsidR="00AF2BB1" w:rsidRPr="00157C15" w:rsidRDefault="00AF2BB1" w:rsidP="003B7BA3">
            <w:pPr>
              <w:jc w:val="both"/>
            </w:pPr>
            <w:r w:rsidRPr="00157C15">
              <w:rPr>
                <w:color w:val="000000"/>
              </w:rPr>
              <w:t>Cocos</w:t>
            </w:r>
          </w:p>
        </w:tc>
        <w:tc>
          <w:tcPr>
            <w:tcW w:w="1440" w:type="dxa"/>
            <w:shd w:val="clear" w:color="auto" w:fill="auto"/>
            <w:vAlign w:val="bottom"/>
          </w:tcPr>
          <w:p w14:paraId="273A2F20"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7E2EB4A4" w14:textId="77777777" w:rsidR="00AF2BB1" w:rsidRPr="00157C15" w:rsidRDefault="00AF2BB1" w:rsidP="003B7BA3">
            <w:pPr>
              <w:jc w:val="both"/>
            </w:pPr>
            <w:r w:rsidRPr="00157C15">
              <w:rPr>
                <w:color w:val="000000"/>
              </w:rPr>
              <w:t>166</w:t>
            </w:r>
          </w:p>
        </w:tc>
      </w:tr>
      <w:tr w:rsidR="00AF2BB1" w:rsidRPr="00157C15" w14:paraId="2CE31B26" w14:textId="77777777" w:rsidTr="00ED5FF0">
        <w:trPr>
          <w:jc w:val="center"/>
        </w:trPr>
        <w:tc>
          <w:tcPr>
            <w:tcW w:w="2358" w:type="dxa"/>
            <w:shd w:val="clear" w:color="auto" w:fill="auto"/>
            <w:vAlign w:val="bottom"/>
          </w:tcPr>
          <w:p w14:paraId="627524F5" w14:textId="77777777" w:rsidR="00AF2BB1" w:rsidRPr="00157C15" w:rsidRDefault="00AF2BB1" w:rsidP="003B7BA3">
            <w:pPr>
              <w:jc w:val="both"/>
            </w:pPr>
            <w:r w:rsidRPr="00157C15">
              <w:rPr>
                <w:color w:val="000000"/>
              </w:rPr>
              <w:t>Corn</w:t>
            </w:r>
          </w:p>
        </w:tc>
        <w:tc>
          <w:tcPr>
            <w:tcW w:w="1440" w:type="dxa"/>
            <w:shd w:val="clear" w:color="auto" w:fill="auto"/>
            <w:vAlign w:val="bottom"/>
          </w:tcPr>
          <w:p w14:paraId="4317B374"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7F4C4AEB" w14:textId="77777777" w:rsidR="00AF2BB1" w:rsidRPr="00157C15" w:rsidRDefault="00AF2BB1" w:rsidP="003B7BA3">
            <w:pPr>
              <w:jc w:val="both"/>
            </w:pPr>
            <w:r w:rsidRPr="00157C15">
              <w:rPr>
                <w:color w:val="000000"/>
              </w:rPr>
              <w:t>150</w:t>
            </w:r>
          </w:p>
        </w:tc>
      </w:tr>
      <w:tr w:rsidR="00AF2BB1" w:rsidRPr="00157C15" w14:paraId="7417FF75" w14:textId="77777777" w:rsidTr="00ED5FF0">
        <w:trPr>
          <w:jc w:val="center"/>
        </w:trPr>
        <w:tc>
          <w:tcPr>
            <w:tcW w:w="2358" w:type="dxa"/>
            <w:shd w:val="clear" w:color="auto" w:fill="auto"/>
            <w:vAlign w:val="bottom"/>
          </w:tcPr>
          <w:p w14:paraId="1F954B5C" w14:textId="77777777" w:rsidR="00AF2BB1" w:rsidRPr="00157C15" w:rsidRDefault="00AF2BB1" w:rsidP="003B7BA3">
            <w:pPr>
              <w:jc w:val="both"/>
            </w:pPr>
            <w:r w:rsidRPr="00157C15">
              <w:rPr>
                <w:color w:val="000000"/>
              </w:rPr>
              <w:t>Corn Husk</w:t>
            </w:r>
          </w:p>
        </w:tc>
        <w:tc>
          <w:tcPr>
            <w:tcW w:w="1440" w:type="dxa"/>
            <w:shd w:val="clear" w:color="auto" w:fill="auto"/>
            <w:vAlign w:val="bottom"/>
          </w:tcPr>
          <w:p w14:paraId="3D78D7FF" w14:textId="77777777" w:rsidR="00AF2BB1" w:rsidRPr="00157C15" w:rsidRDefault="00AF2BB1" w:rsidP="003B7BA3">
            <w:pPr>
              <w:jc w:val="both"/>
            </w:pPr>
            <w:r w:rsidRPr="00157C15">
              <w:rPr>
                <w:color w:val="000000"/>
              </w:rPr>
              <w:t>462</w:t>
            </w:r>
          </w:p>
        </w:tc>
        <w:tc>
          <w:tcPr>
            <w:tcW w:w="1284" w:type="dxa"/>
            <w:shd w:val="clear" w:color="auto" w:fill="auto"/>
            <w:vAlign w:val="bottom"/>
          </w:tcPr>
          <w:p w14:paraId="600327BA" w14:textId="77777777" w:rsidR="00AF2BB1" w:rsidRPr="00157C15" w:rsidRDefault="00AF2BB1" w:rsidP="003B7BA3">
            <w:pPr>
              <w:jc w:val="both"/>
            </w:pPr>
            <w:r w:rsidRPr="00157C15">
              <w:rPr>
                <w:color w:val="000000"/>
              </w:rPr>
              <w:t>154</w:t>
            </w:r>
          </w:p>
        </w:tc>
      </w:tr>
      <w:tr w:rsidR="00AF2BB1" w:rsidRPr="00157C15" w14:paraId="65722584" w14:textId="77777777" w:rsidTr="00ED5FF0">
        <w:trPr>
          <w:jc w:val="center"/>
        </w:trPr>
        <w:tc>
          <w:tcPr>
            <w:tcW w:w="2358" w:type="dxa"/>
            <w:shd w:val="clear" w:color="auto" w:fill="auto"/>
            <w:vAlign w:val="bottom"/>
          </w:tcPr>
          <w:p w14:paraId="57B01321" w14:textId="77777777" w:rsidR="00AF2BB1" w:rsidRPr="00157C15" w:rsidRDefault="00AF2BB1" w:rsidP="003B7BA3">
            <w:pPr>
              <w:jc w:val="both"/>
            </w:pPr>
            <w:r w:rsidRPr="00157C15">
              <w:rPr>
                <w:color w:val="000000"/>
              </w:rPr>
              <w:t>Cucumber Ripe</w:t>
            </w:r>
          </w:p>
        </w:tc>
        <w:tc>
          <w:tcPr>
            <w:tcW w:w="1440" w:type="dxa"/>
            <w:shd w:val="clear" w:color="auto" w:fill="auto"/>
            <w:vAlign w:val="bottom"/>
          </w:tcPr>
          <w:p w14:paraId="18DABAEC" w14:textId="77777777" w:rsidR="00AF2BB1" w:rsidRPr="00157C15" w:rsidRDefault="00AF2BB1" w:rsidP="003B7BA3">
            <w:pPr>
              <w:jc w:val="both"/>
            </w:pPr>
            <w:r w:rsidRPr="00157C15">
              <w:rPr>
                <w:color w:val="000000"/>
              </w:rPr>
              <w:t>392</w:t>
            </w:r>
          </w:p>
        </w:tc>
        <w:tc>
          <w:tcPr>
            <w:tcW w:w="1284" w:type="dxa"/>
            <w:shd w:val="clear" w:color="auto" w:fill="auto"/>
            <w:vAlign w:val="bottom"/>
          </w:tcPr>
          <w:p w14:paraId="1A41B2B9" w14:textId="77777777" w:rsidR="00AF2BB1" w:rsidRPr="00157C15" w:rsidRDefault="00AF2BB1" w:rsidP="003B7BA3">
            <w:pPr>
              <w:jc w:val="both"/>
            </w:pPr>
            <w:r w:rsidRPr="00157C15">
              <w:rPr>
                <w:color w:val="000000"/>
              </w:rPr>
              <w:t>130</w:t>
            </w:r>
          </w:p>
        </w:tc>
      </w:tr>
      <w:tr w:rsidR="00AF2BB1" w:rsidRPr="00157C15" w14:paraId="0F5FCFA2" w14:textId="77777777" w:rsidTr="00ED5FF0">
        <w:trPr>
          <w:jc w:val="center"/>
        </w:trPr>
        <w:tc>
          <w:tcPr>
            <w:tcW w:w="2358" w:type="dxa"/>
            <w:shd w:val="clear" w:color="auto" w:fill="auto"/>
            <w:vAlign w:val="bottom"/>
          </w:tcPr>
          <w:p w14:paraId="67162FA3" w14:textId="77777777" w:rsidR="00AF2BB1" w:rsidRPr="00157C15" w:rsidRDefault="00AF2BB1" w:rsidP="003B7BA3">
            <w:pPr>
              <w:jc w:val="both"/>
            </w:pPr>
            <w:r w:rsidRPr="00157C15">
              <w:rPr>
                <w:color w:val="000000"/>
              </w:rPr>
              <w:t>Cucumber Ripe 2</w:t>
            </w:r>
          </w:p>
        </w:tc>
        <w:tc>
          <w:tcPr>
            <w:tcW w:w="1440" w:type="dxa"/>
            <w:shd w:val="clear" w:color="auto" w:fill="auto"/>
            <w:vAlign w:val="bottom"/>
          </w:tcPr>
          <w:p w14:paraId="592E75A0" w14:textId="77777777" w:rsidR="00AF2BB1" w:rsidRPr="00157C15" w:rsidRDefault="00AF2BB1" w:rsidP="003B7BA3">
            <w:pPr>
              <w:jc w:val="both"/>
            </w:pPr>
            <w:r w:rsidRPr="00157C15">
              <w:rPr>
                <w:color w:val="000000"/>
              </w:rPr>
              <w:t>468</w:t>
            </w:r>
          </w:p>
        </w:tc>
        <w:tc>
          <w:tcPr>
            <w:tcW w:w="1284" w:type="dxa"/>
            <w:shd w:val="clear" w:color="auto" w:fill="auto"/>
            <w:vAlign w:val="bottom"/>
          </w:tcPr>
          <w:p w14:paraId="66636D2A" w14:textId="77777777" w:rsidR="00AF2BB1" w:rsidRPr="00157C15" w:rsidRDefault="00AF2BB1" w:rsidP="003B7BA3">
            <w:pPr>
              <w:jc w:val="both"/>
            </w:pPr>
            <w:r w:rsidRPr="00157C15">
              <w:rPr>
                <w:color w:val="000000"/>
              </w:rPr>
              <w:t>156</w:t>
            </w:r>
          </w:p>
        </w:tc>
      </w:tr>
      <w:tr w:rsidR="00AF2BB1" w:rsidRPr="00157C15" w14:paraId="699F6C73" w14:textId="77777777" w:rsidTr="00ED5FF0">
        <w:trPr>
          <w:jc w:val="center"/>
        </w:trPr>
        <w:tc>
          <w:tcPr>
            <w:tcW w:w="2358" w:type="dxa"/>
            <w:shd w:val="clear" w:color="auto" w:fill="auto"/>
            <w:vAlign w:val="bottom"/>
          </w:tcPr>
          <w:p w14:paraId="69AD387D" w14:textId="77777777" w:rsidR="00AF2BB1" w:rsidRPr="00157C15" w:rsidRDefault="00AF2BB1" w:rsidP="003B7BA3">
            <w:pPr>
              <w:jc w:val="both"/>
            </w:pPr>
            <w:r w:rsidRPr="00157C15">
              <w:rPr>
                <w:color w:val="000000"/>
              </w:rPr>
              <w:t>Dates</w:t>
            </w:r>
          </w:p>
        </w:tc>
        <w:tc>
          <w:tcPr>
            <w:tcW w:w="1440" w:type="dxa"/>
            <w:shd w:val="clear" w:color="auto" w:fill="auto"/>
            <w:vAlign w:val="bottom"/>
          </w:tcPr>
          <w:p w14:paraId="355D0DEB"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DEBC989" w14:textId="77777777" w:rsidR="00AF2BB1" w:rsidRPr="00157C15" w:rsidRDefault="00AF2BB1" w:rsidP="003B7BA3">
            <w:pPr>
              <w:jc w:val="both"/>
            </w:pPr>
            <w:r w:rsidRPr="00157C15">
              <w:rPr>
                <w:color w:val="000000"/>
              </w:rPr>
              <w:t>166</w:t>
            </w:r>
          </w:p>
        </w:tc>
      </w:tr>
      <w:tr w:rsidR="00AF2BB1" w:rsidRPr="00157C15" w14:paraId="444176D7" w14:textId="77777777" w:rsidTr="00ED5FF0">
        <w:trPr>
          <w:jc w:val="center"/>
        </w:trPr>
        <w:tc>
          <w:tcPr>
            <w:tcW w:w="2358" w:type="dxa"/>
            <w:shd w:val="clear" w:color="auto" w:fill="auto"/>
            <w:vAlign w:val="bottom"/>
          </w:tcPr>
          <w:p w14:paraId="24107642" w14:textId="77777777" w:rsidR="00AF2BB1" w:rsidRPr="00157C15" w:rsidRDefault="00AF2BB1" w:rsidP="003B7BA3">
            <w:pPr>
              <w:jc w:val="both"/>
            </w:pPr>
            <w:r w:rsidRPr="00157C15">
              <w:rPr>
                <w:color w:val="000000"/>
              </w:rPr>
              <w:t>Eggplant</w:t>
            </w:r>
          </w:p>
        </w:tc>
        <w:tc>
          <w:tcPr>
            <w:tcW w:w="1440" w:type="dxa"/>
            <w:shd w:val="clear" w:color="auto" w:fill="auto"/>
            <w:vAlign w:val="bottom"/>
          </w:tcPr>
          <w:p w14:paraId="26958CD5" w14:textId="77777777" w:rsidR="00AF2BB1" w:rsidRPr="00157C15" w:rsidRDefault="00AF2BB1" w:rsidP="003B7BA3">
            <w:pPr>
              <w:jc w:val="both"/>
            </w:pPr>
            <w:r w:rsidRPr="00157C15">
              <w:rPr>
                <w:color w:val="000000"/>
              </w:rPr>
              <w:t>468</w:t>
            </w:r>
          </w:p>
        </w:tc>
        <w:tc>
          <w:tcPr>
            <w:tcW w:w="1284" w:type="dxa"/>
            <w:shd w:val="clear" w:color="auto" w:fill="auto"/>
            <w:vAlign w:val="bottom"/>
          </w:tcPr>
          <w:p w14:paraId="52488C76" w14:textId="77777777" w:rsidR="00AF2BB1" w:rsidRPr="00157C15" w:rsidRDefault="00AF2BB1" w:rsidP="003B7BA3">
            <w:pPr>
              <w:jc w:val="both"/>
            </w:pPr>
            <w:r w:rsidRPr="00157C15">
              <w:rPr>
                <w:color w:val="000000"/>
              </w:rPr>
              <w:t>156</w:t>
            </w:r>
          </w:p>
        </w:tc>
      </w:tr>
      <w:tr w:rsidR="00AF2BB1" w:rsidRPr="00157C15" w14:paraId="5667F0C3" w14:textId="77777777" w:rsidTr="00ED5FF0">
        <w:trPr>
          <w:jc w:val="center"/>
        </w:trPr>
        <w:tc>
          <w:tcPr>
            <w:tcW w:w="2358" w:type="dxa"/>
            <w:shd w:val="clear" w:color="auto" w:fill="auto"/>
            <w:vAlign w:val="bottom"/>
          </w:tcPr>
          <w:p w14:paraId="1E78E622" w14:textId="77777777" w:rsidR="00AF2BB1" w:rsidRPr="00157C15" w:rsidRDefault="00AF2BB1" w:rsidP="003B7BA3">
            <w:pPr>
              <w:jc w:val="both"/>
            </w:pPr>
            <w:r w:rsidRPr="00157C15">
              <w:rPr>
                <w:color w:val="000000"/>
              </w:rPr>
              <w:t>Fig</w:t>
            </w:r>
          </w:p>
        </w:tc>
        <w:tc>
          <w:tcPr>
            <w:tcW w:w="1440" w:type="dxa"/>
            <w:shd w:val="clear" w:color="auto" w:fill="auto"/>
            <w:vAlign w:val="bottom"/>
          </w:tcPr>
          <w:p w14:paraId="1F215988" w14:textId="77777777" w:rsidR="00AF2BB1" w:rsidRPr="00157C15" w:rsidRDefault="00AF2BB1" w:rsidP="003B7BA3">
            <w:pPr>
              <w:jc w:val="both"/>
            </w:pPr>
            <w:r w:rsidRPr="00157C15">
              <w:rPr>
                <w:color w:val="000000"/>
              </w:rPr>
              <w:t>702</w:t>
            </w:r>
          </w:p>
        </w:tc>
        <w:tc>
          <w:tcPr>
            <w:tcW w:w="1284" w:type="dxa"/>
            <w:shd w:val="clear" w:color="auto" w:fill="auto"/>
            <w:vAlign w:val="bottom"/>
          </w:tcPr>
          <w:p w14:paraId="5D746C34" w14:textId="77777777" w:rsidR="00AF2BB1" w:rsidRPr="00157C15" w:rsidRDefault="00AF2BB1" w:rsidP="003B7BA3">
            <w:pPr>
              <w:jc w:val="both"/>
            </w:pPr>
            <w:r w:rsidRPr="00157C15">
              <w:rPr>
                <w:color w:val="000000"/>
              </w:rPr>
              <w:t>234</w:t>
            </w:r>
          </w:p>
        </w:tc>
      </w:tr>
      <w:tr w:rsidR="00AF2BB1" w:rsidRPr="00157C15" w14:paraId="7DE4ED33" w14:textId="77777777" w:rsidTr="00ED5FF0">
        <w:trPr>
          <w:jc w:val="center"/>
        </w:trPr>
        <w:tc>
          <w:tcPr>
            <w:tcW w:w="2358" w:type="dxa"/>
            <w:shd w:val="clear" w:color="auto" w:fill="auto"/>
            <w:vAlign w:val="bottom"/>
          </w:tcPr>
          <w:p w14:paraId="6C8C5BED" w14:textId="77777777" w:rsidR="00AF2BB1" w:rsidRPr="00157C15" w:rsidRDefault="00AF2BB1" w:rsidP="003B7BA3">
            <w:pPr>
              <w:jc w:val="both"/>
            </w:pPr>
            <w:r w:rsidRPr="00157C15">
              <w:rPr>
                <w:color w:val="000000"/>
              </w:rPr>
              <w:t>Ginger Root</w:t>
            </w:r>
          </w:p>
        </w:tc>
        <w:tc>
          <w:tcPr>
            <w:tcW w:w="1440" w:type="dxa"/>
            <w:shd w:val="clear" w:color="auto" w:fill="auto"/>
            <w:vAlign w:val="bottom"/>
          </w:tcPr>
          <w:p w14:paraId="5FAF934C" w14:textId="77777777" w:rsidR="00AF2BB1" w:rsidRPr="00157C15" w:rsidRDefault="00AF2BB1" w:rsidP="003B7BA3">
            <w:pPr>
              <w:jc w:val="both"/>
            </w:pPr>
            <w:r w:rsidRPr="00157C15">
              <w:rPr>
                <w:color w:val="000000"/>
              </w:rPr>
              <w:t>297</w:t>
            </w:r>
          </w:p>
        </w:tc>
        <w:tc>
          <w:tcPr>
            <w:tcW w:w="1284" w:type="dxa"/>
            <w:shd w:val="clear" w:color="auto" w:fill="auto"/>
            <w:vAlign w:val="bottom"/>
          </w:tcPr>
          <w:p w14:paraId="6DB2C2B8" w14:textId="77777777" w:rsidR="00AF2BB1" w:rsidRPr="00157C15" w:rsidRDefault="00AF2BB1" w:rsidP="003B7BA3">
            <w:pPr>
              <w:jc w:val="both"/>
            </w:pPr>
            <w:r w:rsidRPr="00157C15">
              <w:rPr>
                <w:color w:val="000000"/>
              </w:rPr>
              <w:t>99</w:t>
            </w:r>
          </w:p>
        </w:tc>
      </w:tr>
      <w:tr w:rsidR="00AF2BB1" w:rsidRPr="00157C15" w14:paraId="4BED47F8" w14:textId="77777777" w:rsidTr="00ED5FF0">
        <w:trPr>
          <w:jc w:val="center"/>
        </w:trPr>
        <w:tc>
          <w:tcPr>
            <w:tcW w:w="2358" w:type="dxa"/>
            <w:shd w:val="clear" w:color="auto" w:fill="auto"/>
            <w:vAlign w:val="bottom"/>
          </w:tcPr>
          <w:p w14:paraId="526CAE25" w14:textId="77777777" w:rsidR="00AF2BB1" w:rsidRPr="00157C15" w:rsidRDefault="00AF2BB1" w:rsidP="003B7BA3">
            <w:pPr>
              <w:jc w:val="both"/>
            </w:pPr>
            <w:r w:rsidRPr="00157C15">
              <w:rPr>
                <w:color w:val="000000"/>
              </w:rPr>
              <w:t>Granadilla</w:t>
            </w:r>
          </w:p>
        </w:tc>
        <w:tc>
          <w:tcPr>
            <w:tcW w:w="1440" w:type="dxa"/>
            <w:shd w:val="clear" w:color="auto" w:fill="auto"/>
            <w:vAlign w:val="bottom"/>
          </w:tcPr>
          <w:p w14:paraId="2E619B95"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719A6A4F" w14:textId="77777777" w:rsidR="00AF2BB1" w:rsidRPr="00157C15" w:rsidRDefault="00AF2BB1" w:rsidP="003B7BA3">
            <w:pPr>
              <w:jc w:val="both"/>
            </w:pPr>
            <w:r w:rsidRPr="00157C15">
              <w:rPr>
                <w:color w:val="000000"/>
              </w:rPr>
              <w:t>166</w:t>
            </w:r>
          </w:p>
        </w:tc>
      </w:tr>
      <w:tr w:rsidR="00AF2BB1" w:rsidRPr="00157C15" w14:paraId="7D8D0318" w14:textId="77777777" w:rsidTr="00ED5FF0">
        <w:trPr>
          <w:jc w:val="center"/>
        </w:trPr>
        <w:tc>
          <w:tcPr>
            <w:tcW w:w="2358" w:type="dxa"/>
            <w:shd w:val="clear" w:color="auto" w:fill="auto"/>
            <w:vAlign w:val="bottom"/>
          </w:tcPr>
          <w:p w14:paraId="68EEC4E4" w14:textId="77777777" w:rsidR="00AF2BB1" w:rsidRPr="00157C15" w:rsidRDefault="00AF2BB1" w:rsidP="003B7BA3">
            <w:pPr>
              <w:jc w:val="both"/>
            </w:pPr>
            <w:r w:rsidRPr="00157C15">
              <w:rPr>
                <w:color w:val="000000"/>
              </w:rPr>
              <w:t>Grape Blue</w:t>
            </w:r>
          </w:p>
        </w:tc>
        <w:tc>
          <w:tcPr>
            <w:tcW w:w="1440" w:type="dxa"/>
            <w:shd w:val="clear" w:color="auto" w:fill="auto"/>
            <w:vAlign w:val="bottom"/>
          </w:tcPr>
          <w:p w14:paraId="2B0449D4" w14:textId="77777777" w:rsidR="00AF2BB1" w:rsidRPr="00157C15" w:rsidRDefault="00AF2BB1" w:rsidP="003B7BA3">
            <w:pPr>
              <w:jc w:val="both"/>
            </w:pPr>
            <w:r w:rsidRPr="00157C15">
              <w:rPr>
                <w:color w:val="000000"/>
              </w:rPr>
              <w:t>984</w:t>
            </w:r>
          </w:p>
        </w:tc>
        <w:tc>
          <w:tcPr>
            <w:tcW w:w="1284" w:type="dxa"/>
            <w:shd w:val="clear" w:color="auto" w:fill="auto"/>
            <w:vAlign w:val="bottom"/>
          </w:tcPr>
          <w:p w14:paraId="5E910C2D" w14:textId="77777777" w:rsidR="00AF2BB1" w:rsidRPr="00157C15" w:rsidRDefault="00AF2BB1" w:rsidP="003B7BA3">
            <w:pPr>
              <w:jc w:val="both"/>
            </w:pPr>
            <w:r w:rsidRPr="00157C15">
              <w:rPr>
                <w:color w:val="000000"/>
              </w:rPr>
              <w:t>328</w:t>
            </w:r>
          </w:p>
        </w:tc>
      </w:tr>
      <w:tr w:rsidR="00AF2BB1" w:rsidRPr="00157C15" w14:paraId="09F4CE36" w14:textId="77777777" w:rsidTr="00ED5FF0">
        <w:trPr>
          <w:jc w:val="center"/>
        </w:trPr>
        <w:tc>
          <w:tcPr>
            <w:tcW w:w="2358" w:type="dxa"/>
            <w:shd w:val="clear" w:color="auto" w:fill="auto"/>
            <w:vAlign w:val="bottom"/>
          </w:tcPr>
          <w:p w14:paraId="25BCAD60" w14:textId="77777777" w:rsidR="00AF2BB1" w:rsidRPr="00157C15" w:rsidRDefault="00AF2BB1" w:rsidP="003B7BA3">
            <w:pPr>
              <w:jc w:val="both"/>
            </w:pPr>
            <w:r w:rsidRPr="00157C15">
              <w:rPr>
                <w:color w:val="000000"/>
              </w:rPr>
              <w:t>Grape Pink</w:t>
            </w:r>
          </w:p>
        </w:tc>
        <w:tc>
          <w:tcPr>
            <w:tcW w:w="1440" w:type="dxa"/>
            <w:shd w:val="clear" w:color="auto" w:fill="auto"/>
            <w:vAlign w:val="bottom"/>
          </w:tcPr>
          <w:p w14:paraId="525406E1"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C98B8C1" w14:textId="77777777" w:rsidR="00AF2BB1" w:rsidRPr="00157C15" w:rsidRDefault="00AF2BB1" w:rsidP="003B7BA3">
            <w:pPr>
              <w:jc w:val="both"/>
            </w:pPr>
            <w:r w:rsidRPr="00157C15">
              <w:rPr>
                <w:color w:val="000000"/>
              </w:rPr>
              <w:t>164</w:t>
            </w:r>
          </w:p>
        </w:tc>
      </w:tr>
      <w:tr w:rsidR="00AF2BB1" w:rsidRPr="00157C15" w14:paraId="750088BC" w14:textId="77777777" w:rsidTr="00ED5FF0">
        <w:trPr>
          <w:jc w:val="center"/>
        </w:trPr>
        <w:tc>
          <w:tcPr>
            <w:tcW w:w="2358" w:type="dxa"/>
            <w:shd w:val="clear" w:color="auto" w:fill="auto"/>
            <w:vAlign w:val="bottom"/>
          </w:tcPr>
          <w:p w14:paraId="0F97981B" w14:textId="77777777" w:rsidR="00AF2BB1" w:rsidRPr="00157C15" w:rsidRDefault="00AF2BB1" w:rsidP="003B7BA3">
            <w:pPr>
              <w:jc w:val="both"/>
            </w:pPr>
            <w:r w:rsidRPr="00157C15">
              <w:rPr>
                <w:color w:val="000000"/>
              </w:rPr>
              <w:t>Grape White</w:t>
            </w:r>
          </w:p>
        </w:tc>
        <w:tc>
          <w:tcPr>
            <w:tcW w:w="1440" w:type="dxa"/>
            <w:shd w:val="clear" w:color="auto" w:fill="auto"/>
            <w:vAlign w:val="bottom"/>
          </w:tcPr>
          <w:p w14:paraId="45B2F6E9"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7DB71DD6" w14:textId="77777777" w:rsidR="00AF2BB1" w:rsidRPr="00157C15" w:rsidRDefault="00AF2BB1" w:rsidP="003B7BA3">
            <w:pPr>
              <w:jc w:val="both"/>
            </w:pPr>
            <w:r w:rsidRPr="00157C15">
              <w:rPr>
                <w:color w:val="000000"/>
              </w:rPr>
              <w:t>166</w:t>
            </w:r>
          </w:p>
        </w:tc>
      </w:tr>
      <w:tr w:rsidR="00AF2BB1" w:rsidRPr="00157C15" w14:paraId="0F04277F" w14:textId="77777777" w:rsidTr="00ED5FF0">
        <w:trPr>
          <w:jc w:val="center"/>
        </w:trPr>
        <w:tc>
          <w:tcPr>
            <w:tcW w:w="2358" w:type="dxa"/>
            <w:shd w:val="clear" w:color="auto" w:fill="auto"/>
            <w:vAlign w:val="bottom"/>
          </w:tcPr>
          <w:p w14:paraId="308A8703" w14:textId="77777777" w:rsidR="00AF2BB1" w:rsidRPr="00157C15" w:rsidRDefault="00AF2BB1" w:rsidP="003B7BA3">
            <w:pPr>
              <w:jc w:val="both"/>
            </w:pPr>
            <w:r w:rsidRPr="00157C15">
              <w:rPr>
                <w:color w:val="000000"/>
              </w:rPr>
              <w:t>Grape White 2</w:t>
            </w:r>
          </w:p>
        </w:tc>
        <w:tc>
          <w:tcPr>
            <w:tcW w:w="1440" w:type="dxa"/>
            <w:shd w:val="clear" w:color="auto" w:fill="auto"/>
            <w:vAlign w:val="bottom"/>
          </w:tcPr>
          <w:p w14:paraId="4D6A5B86"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044610EE" w14:textId="77777777" w:rsidR="00AF2BB1" w:rsidRPr="00157C15" w:rsidRDefault="00AF2BB1" w:rsidP="003B7BA3">
            <w:pPr>
              <w:jc w:val="both"/>
            </w:pPr>
            <w:r w:rsidRPr="00157C15">
              <w:rPr>
                <w:color w:val="000000"/>
              </w:rPr>
              <w:t>166</w:t>
            </w:r>
          </w:p>
        </w:tc>
      </w:tr>
      <w:tr w:rsidR="00AF2BB1" w:rsidRPr="00157C15" w14:paraId="0D3105E8" w14:textId="77777777" w:rsidTr="00ED5FF0">
        <w:trPr>
          <w:jc w:val="center"/>
        </w:trPr>
        <w:tc>
          <w:tcPr>
            <w:tcW w:w="2358" w:type="dxa"/>
            <w:shd w:val="clear" w:color="auto" w:fill="auto"/>
            <w:vAlign w:val="bottom"/>
          </w:tcPr>
          <w:p w14:paraId="2D6BECFC" w14:textId="77777777" w:rsidR="00AF2BB1" w:rsidRPr="00157C15" w:rsidRDefault="00AF2BB1" w:rsidP="003B7BA3">
            <w:pPr>
              <w:jc w:val="both"/>
            </w:pPr>
            <w:r w:rsidRPr="00157C15">
              <w:rPr>
                <w:color w:val="000000"/>
              </w:rPr>
              <w:t>Grape White 3</w:t>
            </w:r>
          </w:p>
        </w:tc>
        <w:tc>
          <w:tcPr>
            <w:tcW w:w="1440" w:type="dxa"/>
            <w:shd w:val="clear" w:color="auto" w:fill="auto"/>
            <w:vAlign w:val="bottom"/>
          </w:tcPr>
          <w:p w14:paraId="206F3BB7"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6652AFD9" w14:textId="77777777" w:rsidR="00AF2BB1" w:rsidRPr="00157C15" w:rsidRDefault="00AF2BB1" w:rsidP="003B7BA3">
            <w:pPr>
              <w:jc w:val="both"/>
            </w:pPr>
            <w:r w:rsidRPr="00157C15">
              <w:rPr>
                <w:color w:val="000000"/>
              </w:rPr>
              <w:t>164</w:t>
            </w:r>
          </w:p>
        </w:tc>
      </w:tr>
      <w:tr w:rsidR="00AF2BB1" w:rsidRPr="00157C15" w14:paraId="3FA8F5C0" w14:textId="77777777" w:rsidTr="00ED5FF0">
        <w:trPr>
          <w:jc w:val="center"/>
        </w:trPr>
        <w:tc>
          <w:tcPr>
            <w:tcW w:w="2358" w:type="dxa"/>
            <w:shd w:val="clear" w:color="auto" w:fill="auto"/>
            <w:vAlign w:val="bottom"/>
          </w:tcPr>
          <w:p w14:paraId="2CBC423D" w14:textId="77777777" w:rsidR="00AF2BB1" w:rsidRPr="00157C15" w:rsidRDefault="00AF2BB1" w:rsidP="003B7BA3">
            <w:pPr>
              <w:jc w:val="both"/>
            </w:pPr>
            <w:r w:rsidRPr="00157C15">
              <w:rPr>
                <w:color w:val="000000"/>
              </w:rPr>
              <w:t>Grape White 4</w:t>
            </w:r>
          </w:p>
        </w:tc>
        <w:tc>
          <w:tcPr>
            <w:tcW w:w="1440" w:type="dxa"/>
            <w:shd w:val="clear" w:color="auto" w:fill="auto"/>
            <w:vAlign w:val="bottom"/>
          </w:tcPr>
          <w:p w14:paraId="4D45F766" w14:textId="77777777" w:rsidR="00AF2BB1" w:rsidRPr="00157C15" w:rsidRDefault="00AF2BB1" w:rsidP="003B7BA3">
            <w:pPr>
              <w:jc w:val="both"/>
            </w:pPr>
            <w:r w:rsidRPr="00157C15">
              <w:rPr>
                <w:color w:val="000000"/>
              </w:rPr>
              <w:t>471</w:t>
            </w:r>
          </w:p>
        </w:tc>
        <w:tc>
          <w:tcPr>
            <w:tcW w:w="1284" w:type="dxa"/>
            <w:shd w:val="clear" w:color="auto" w:fill="auto"/>
            <w:vAlign w:val="bottom"/>
          </w:tcPr>
          <w:p w14:paraId="1030EAB6" w14:textId="77777777" w:rsidR="00AF2BB1" w:rsidRPr="00157C15" w:rsidRDefault="00AF2BB1" w:rsidP="003B7BA3">
            <w:pPr>
              <w:jc w:val="both"/>
            </w:pPr>
            <w:r w:rsidRPr="00157C15">
              <w:rPr>
                <w:color w:val="000000"/>
              </w:rPr>
              <w:t>158</w:t>
            </w:r>
          </w:p>
        </w:tc>
      </w:tr>
      <w:tr w:rsidR="00AF2BB1" w:rsidRPr="00157C15" w14:paraId="10823F03" w14:textId="77777777" w:rsidTr="00ED5FF0">
        <w:trPr>
          <w:jc w:val="center"/>
        </w:trPr>
        <w:tc>
          <w:tcPr>
            <w:tcW w:w="2358" w:type="dxa"/>
            <w:shd w:val="clear" w:color="auto" w:fill="auto"/>
            <w:vAlign w:val="bottom"/>
          </w:tcPr>
          <w:p w14:paraId="4FE891FA" w14:textId="77777777" w:rsidR="00AF2BB1" w:rsidRPr="00157C15" w:rsidRDefault="00AF2BB1" w:rsidP="003B7BA3">
            <w:pPr>
              <w:jc w:val="both"/>
            </w:pPr>
            <w:r w:rsidRPr="00157C15">
              <w:rPr>
                <w:color w:val="000000"/>
              </w:rPr>
              <w:t>Grapefruit Pink</w:t>
            </w:r>
          </w:p>
        </w:tc>
        <w:tc>
          <w:tcPr>
            <w:tcW w:w="1440" w:type="dxa"/>
            <w:shd w:val="clear" w:color="auto" w:fill="auto"/>
            <w:vAlign w:val="bottom"/>
          </w:tcPr>
          <w:p w14:paraId="28350BBF"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61075C2" w14:textId="77777777" w:rsidR="00AF2BB1" w:rsidRPr="00157C15" w:rsidRDefault="00AF2BB1" w:rsidP="003B7BA3">
            <w:pPr>
              <w:jc w:val="both"/>
            </w:pPr>
            <w:r w:rsidRPr="00157C15">
              <w:rPr>
                <w:color w:val="000000"/>
              </w:rPr>
              <w:t>166</w:t>
            </w:r>
          </w:p>
        </w:tc>
      </w:tr>
      <w:tr w:rsidR="00AF2BB1" w:rsidRPr="00157C15" w14:paraId="7F261AA8" w14:textId="77777777" w:rsidTr="00ED5FF0">
        <w:trPr>
          <w:jc w:val="center"/>
        </w:trPr>
        <w:tc>
          <w:tcPr>
            <w:tcW w:w="2358" w:type="dxa"/>
            <w:shd w:val="clear" w:color="auto" w:fill="auto"/>
            <w:vAlign w:val="bottom"/>
          </w:tcPr>
          <w:p w14:paraId="6FB81E05" w14:textId="77777777" w:rsidR="00AF2BB1" w:rsidRPr="00157C15" w:rsidRDefault="00AF2BB1" w:rsidP="003B7BA3">
            <w:pPr>
              <w:jc w:val="both"/>
            </w:pPr>
            <w:r w:rsidRPr="00157C15">
              <w:rPr>
                <w:color w:val="000000"/>
              </w:rPr>
              <w:t>Grapefruit White</w:t>
            </w:r>
          </w:p>
        </w:tc>
        <w:tc>
          <w:tcPr>
            <w:tcW w:w="1440" w:type="dxa"/>
            <w:shd w:val="clear" w:color="auto" w:fill="auto"/>
            <w:vAlign w:val="bottom"/>
          </w:tcPr>
          <w:p w14:paraId="05648E0C"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DAA08F2" w14:textId="77777777" w:rsidR="00AF2BB1" w:rsidRPr="00157C15" w:rsidRDefault="00AF2BB1" w:rsidP="003B7BA3">
            <w:pPr>
              <w:jc w:val="both"/>
            </w:pPr>
            <w:r w:rsidRPr="00157C15">
              <w:rPr>
                <w:color w:val="000000"/>
              </w:rPr>
              <w:t>164</w:t>
            </w:r>
          </w:p>
        </w:tc>
      </w:tr>
      <w:tr w:rsidR="00AF2BB1" w:rsidRPr="00157C15" w14:paraId="197C4A75" w14:textId="77777777" w:rsidTr="00ED5FF0">
        <w:trPr>
          <w:jc w:val="center"/>
        </w:trPr>
        <w:tc>
          <w:tcPr>
            <w:tcW w:w="2358" w:type="dxa"/>
            <w:shd w:val="clear" w:color="auto" w:fill="auto"/>
            <w:vAlign w:val="bottom"/>
          </w:tcPr>
          <w:p w14:paraId="73D98ADA" w14:textId="77777777" w:rsidR="00AF2BB1" w:rsidRPr="00157C15" w:rsidRDefault="00AF2BB1" w:rsidP="003B7BA3">
            <w:pPr>
              <w:jc w:val="both"/>
            </w:pPr>
            <w:r w:rsidRPr="00157C15">
              <w:rPr>
                <w:color w:val="000000"/>
              </w:rPr>
              <w:t>Guava</w:t>
            </w:r>
          </w:p>
        </w:tc>
        <w:tc>
          <w:tcPr>
            <w:tcW w:w="1440" w:type="dxa"/>
            <w:shd w:val="clear" w:color="auto" w:fill="auto"/>
            <w:vAlign w:val="bottom"/>
          </w:tcPr>
          <w:p w14:paraId="7BB0B5B8"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5383CAB" w14:textId="77777777" w:rsidR="00AF2BB1" w:rsidRPr="00157C15" w:rsidRDefault="00AF2BB1" w:rsidP="003B7BA3">
            <w:pPr>
              <w:jc w:val="both"/>
            </w:pPr>
            <w:r w:rsidRPr="00157C15">
              <w:rPr>
                <w:color w:val="000000"/>
              </w:rPr>
              <w:t>166</w:t>
            </w:r>
          </w:p>
        </w:tc>
      </w:tr>
      <w:tr w:rsidR="00AF2BB1" w:rsidRPr="00157C15" w14:paraId="4661E0AC" w14:textId="77777777" w:rsidTr="00ED5FF0">
        <w:trPr>
          <w:jc w:val="center"/>
        </w:trPr>
        <w:tc>
          <w:tcPr>
            <w:tcW w:w="2358" w:type="dxa"/>
            <w:shd w:val="clear" w:color="auto" w:fill="auto"/>
            <w:vAlign w:val="bottom"/>
          </w:tcPr>
          <w:p w14:paraId="50413847" w14:textId="77777777" w:rsidR="00AF2BB1" w:rsidRPr="00157C15" w:rsidRDefault="00AF2BB1" w:rsidP="003B7BA3">
            <w:pPr>
              <w:jc w:val="both"/>
            </w:pPr>
            <w:r w:rsidRPr="00157C15">
              <w:rPr>
                <w:color w:val="000000"/>
              </w:rPr>
              <w:t>Hazelnut</w:t>
            </w:r>
          </w:p>
        </w:tc>
        <w:tc>
          <w:tcPr>
            <w:tcW w:w="1440" w:type="dxa"/>
            <w:shd w:val="clear" w:color="auto" w:fill="auto"/>
            <w:vAlign w:val="bottom"/>
          </w:tcPr>
          <w:p w14:paraId="7118EA76" w14:textId="77777777" w:rsidR="00AF2BB1" w:rsidRPr="00157C15" w:rsidRDefault="00AF2BB1" w:rsidP="003B7BA3">
            <w:pPr>
              <w:jc w:val="both"/>
            </w:pPr>
            <w:r w:rsidRPr="00157C15">
              <w:rPr>
                <w:color w:val="000000"/>
              </w:rPr>
              <w:t>464</w:t>
            </w:r>
          </w:p>
        </w:tc>
        <w:tc>
          <w:tcPr>
            <w:tcW w:w="1284" w:type="dxa"/>
            <w:shd w:val="clear" w:color="auto" w:fill="auto"/>
            <w:vAlign w:val="bottom"/>
          </w:tcPr>
          <w:p w14:paraId="63E79592" w14:textId="77777777" w:rsidR="00AF2BB1" w:rsidRPr="00157C15" w:rsidRDefault="00AF2BB1" w:rsidP="003B7BA3">
            <w:pPr>
              <w:jc w:val="both"/>
            </w:pPr>
            <w:r w:rsidRPr="00157C15">
              <w:rPr>
                <w:color w:val="000000"/>
              </w:rPr>
              <w:t>157</w:t>
            </w:r>
          </w:p>
        </w:tc>
      </w:tr>
      <w:tr w:rsidR="00AF2BB1" w:rsidRPr="00157C15" w14:paraId="22863002" w14:textId="77777777" w:rsidTr="00ED5FF0">
        <w:trPr>
          <w:jc w:val="center"/>
        </w:trPr>
        <w:tc>
          <w:tcPr>
            <w:tcW w:w="2358" w:type="dxa"/>
            <w:shd w:val="clear" w:color="auto" w:fill="auto"/>
            <w:vAlign w:val="bottom"/>
          </w:tcPr>
          <w:p w14:paraId="33F51022" w14:textId="77777777" w:rsidR="00AF2BB1" w:rsidRPr="00157C15" w:rsidRDefault="00AF2BB1" w:rsidP="003B7BA3">
            <w:pPr>
              <w:jc w:val="both"/>
            </w:pPr>
            <w:r w:rsidRPr="00157C15">
              <w:rPr>
                <w:color w:val="000000"/>
              </w:rPr>
              <w:t>Huckleberry</w:t>
            </w:r>
          </w:p>
        </w:tc>
        <w:tc>
          <w:tcPr>
            <w:tcW w:w="1440" w:type="dxa"/>
            <w:shd w:val="clear" w:color="auto" w:fill="auto"/>
            <w:vAlign w:val="bottom"/>
          </w:tcPr>
          <w:p w14:paraId="5B78C689"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3655BF9" w14:textId="77777777" w:rsidR="00AF2BB1" w:rsidRPr="00157C15" w:rsidRDefault="00AF2BB1" w:rsidP="003B7BA3">
            <w:pPr>
              <w:jc w:val="both"/>
            </w:pPr>
            <w:r w:rsidRPr="00157C15">
              <w:rPr>
                <w:color w:val="000000"/>
              </w:rPr>
              <w:t>166</w:t>
            </w:r>
          </w:p>
        </w:tc>
      </w:tr>
      <w:tr w:rsidR="00AF2BB1" w:rsidRPr="00157C15" w14:paraId="0A8E57FE" w14:textId="77777777" w:rsidTr="00ED5FF0">
        <w:trPr>
          <w:jc w:val="center"/>
        </w:trPr>
        <w:tc>
          <w:tcPr>
            <w:tcW w:w="2358" w:type="dxa"/>
            <w:shd w:val="clear" w:color="auto" w:fill="auto"/>
            <w:vAlign w:val="bottom"/>
          </w:tcPr>
          <w:p w14:paraId="10EC7A52" w14:textId="77777777" w:rsidR="00AF2BB1" w:rsidRPr="00157C15" w:rsidRDefault="00AF2BB1" w:rsidP="003B7BA3">
            <w:pPr>
              <w:jc w:val="both"/>
            </w:pPr>
            <w:r w:rsidRPr="00157C15">
              <w:rPr>
                <w:color w:val="000000"/>
              </w:rPr>
              <w:t>Kaki</w:t>
            </w:r>
          </w:p>
        </w:tc>
        <w:tc>
          <w:tcPr>
            <w:tcW w:w="1440" w:type="dxa"/>
            <w:shd w:val="clear" w:color="auto" w:fill="auto"/>
            <w:vAlign w:val="bottom"/>
          </w:tcPr>
          <w:p w14:paraId="5B1D5B1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03CE0F2" w14:textId="77777777" w:rsidR="00AF2BB1" w:rsidRPr="00157C15" w:rsidRDefault="00AF2BB1" w:rsidP="003B7BA3">
            <w:pPr>
              <w:jc w:val="both"/>
            </w:pPr>
            <w:r w:rsidRPr="00157C15">
              <w:rPr>
                <w:color w:val="000000"/>
              </w:rPr>
              <w:t>166</w:t>
            </w:r>
          </w:p>
        </w:tc>
      </w:tr>
      <w:tr w:rsidR="00AF2BB1" w:rsidRPr="00157C15" w14:paraId="37399E4B" w14:textId="77777777" w:rsidTr="00ED5FF0">
        <w:trPr>
          <w:jc w:val="center"/>
        </w:trPr>
        <w:tc>
          <w:tcPr>
            <w:tcW w:w="2358" w:type="dxa"/>
            <w:shd w:val="clear" w:color="auto" w:fill="auto"/>
            <w:vAlign w:val="bottom"/>
          </w:tcPr>
          <w:p w14:paraId="11D267F8" w14:textId="77777777" w:rsidR="00AF2BB1" w:rsidRPr="00157C15" w:rsidRDefault="00AF2BB1" w:rsidP="003B7BA3">
            <w:pPr>
              <w:jc w:val="both"/>
            </w:pPr>
            <w:r w:rsidRPr="00157C15">
              <w:rPr>
                <w:color w:val="000000"/>
              </w:rPr>
              <w:t>Kiwi</w:t>
            </w:r>
          </w:p>
        </w:tc>
        <w:tc>
          <w:tcPr>
            <w:tcW w:w="1440" w:type="dxa"/>
            <w:shd w:val="clear" w:color="auto" w:fill="auto"/>
            <w:vAlign w:val="bottom"/>
          </w:tcPr>
          <w:p w14:paraId="4FEB4D84" w14:textId="77777777" w:rsidR="00AF2BB1" w:rsidRPr="00157C15" w:rsidRDefault="00AF2BB1" w:rsidP="003B7BA3">
            <w:pPr>
              <w:jc w:val="both"/>
            </w:pPr>
            <w:r w:rsidRPr="00157C15">
              <w:rPr>
                <w:color w:val="000000"/>
              </w:rPr>
              <w:t>466</w:t>
            </w:r>
          </w:p>
        </w:tc>
        <w:tc>
          <w:tcPr>
            <w:tcW w:w="1284" w:type="dxa"/>
            <w:shd w:val="clear" w:color="auto" w:fill="auto"/>
            <w:vAlign w:val="bottom"/>
          </w:tcPr>
          <w:p w14:paraId="1109922E" w14:textId="77777777" w:rsidR="00AF2BB1" w:rsidRPr="00157C15" w:rsidRDefault="00AF2BB1" w:rsidP="003B7BA3">
            <w:pPr>
              <w:jc w:val="both"/>
            </w:pPr>
            <w:r w:rsidRPr="00157C15">
              <w:rPr>
                <w:color w:val="000000"/>
              </w:rPr>
              <w:t>156</w:t>
            </w:r>
          </w:p>
        </w:tc>
      </w:tr>
      <w:tr w:rsidR="00AF2BB1" w:rsidRPr="00157C15" w14:paraId="6BF748B2" w14:textId="77777777" w:rsidTr="00ED5FF0">
        <w:trPr>
          <w:jc w:val="center"/>
        </w:trPr>
        <w:tc>
          <w:tcPr>
            <w:tcW w:w="2358" w:type="dxa"/>
            <w:shd w:val="clear" w:color="auto" w:fill="auto"/>
            <w:vAlign w:val="bottom"/>
          </w:tcPr>
          <w:p w14:paraId="387A63D6" w14:textId="77777777" w:rsidR="00AF2BB1" w:rsidRPr="00157C15" w:rsidRDefault="00AF2BB1" w:rsidP="003B7BA3">
            <w:pPr>
              <w:jc w:val="both"/>
            </w:pPr>
            <w:r w:rsidRPr="00157C15">
              <w:rPr>
                <w:color w:val="000000"/>
              </w:rPr>
              <w:t>Kohlrabi</w:t>
            </w:r>
          </w:p>
        </w:tc>
        <w:tc>
          <w:tcPr>
            <w:tcW w:w="1440" w:type="dxa"/>
            <w:shd w:val="clear" w:color="auto" w:fill="auto"/>
            <w:vAlign w:val="bottom"/>
          </w:tcPr>
          <w:p w14:paraId="4A54D23F" w14:textId="77777777" w:rsidR="00AF2BB1" w:rsidRPr="00157C15" w:rsidRDefault="00AF2BB1" w:rsidP="003B7BA3">
            <w:pPr>
              <w:jc w:val="both"/>
            </w:pPr>
            <w:r w:rsidRPr="00157C15">
              <w:rPr>
                <w:color w:val="000000"/>
              </w:rPr>
              <w:t>471</w:t>
            </w:r>
          </w:p>
        </w:tc>
        <w:tc>
          <w:tcPr>
            <w:tcW w:w="1284" w:type="dxa"/>
            <w:shd w:val="clear" w:color="auto" w:fill="auto"/>
            <w:vAlign w:val="bottom"/>
          </w:tcPr>
          <w:p w14:paraId="33129BFF" w14:textId="77777777" w:rsidR="00AF2BB1" w:rsidRPr="00157C15" w:rsidRDefault="00AF2BB1" w:rsidP="003B7BA3">
            <w:pPr>
              <w:jc w:val="both"/>
            </w:pPr>
            <w:r w:rsidRPr="00157C15">
              <w:rPr>
                <w:color w:val="000000"/>
              </w:rPr>
              <w:t>157</w:t>
            </w:r>
          </w:p>
        </w:tc>
      </w:tr>
      <w:tr w:rsidR="00AF2BB1" w:rsidRPr="00157C15" w14:paraId="66806AE7" w14:textId="77777777" w:rsidTr="00ED5FF0">
        <w:trPr>
          <w:jc w:val="center"/>
        </w:trPr>
        <w:tc>
          <w:tcPr>
            <w:tcW w:w="2358" w:type="dxa"/>
            <w:shd w:val="clear" w:color="auto" w:fill="auto"/>
            <w:vAlign w:val="bottom"/>
          </w:tcPr>
          <w:p w14:paraId="08ACC450" w14:textId="77777777" w:rsidR="00AF2BB1" w:rsidRPr="00157C15" w:rsidRDefault="00AF2BB1" w:rsidP="003B7BA3">
            <w:pPr>
              <w:jc w:val="both"/>
            </w:pPr>
            <w:r w:rsidRPr="00157C15">
              <w:rPr>
                <w:color w:val="000000"/>
              </w:rPr>
              <w:t>Kumquats</w:t>
            </w:r>
          </w:p>
        </w:tc>
        <w:tc>
          <w:tcPr>
            <w:tcW w:w="1440" w:type="dxa"/>
            <w:shd w:val="clear" w:color="auto" w:fill="auto"/>
            <w:vAlign w:val="bottom"/>
          </w:tcPr>
          <w:p w14:paraId="66F3D70D"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338DEB16" w14:textId="77777777" w:rsidR="00AF2BB1" w:rsidRPr="00157C15" w:rsidRDefault="00AF2BB1" w:rsidP="003B7BA3">
            <w:pPr>
              <w:jc w:val="both"/>
            </w:pPr>
            <w:r w:rsidRPr="00157C15">
              <w:rPr>
                <w:color w:val="000000"/>
              </w:rPr>
              <w:t>166</w:t>
            </w:r>
          </w:p>
        </w:tc>
      </w:tr>
      <w:tr w:rsidR="00AF2BB1" w:rsidRPr="00157C15" w14:paraId="0C6F5E13" w14:textId="77777777" w:rsidTr="00ED5FF0">
        <w:trPr>
          <w:jc w:val="center"/>
        </w:trPr>
        <w:tc>
          <w:tcPr>
            <w:tcW w:w="2358" w:type="dxa"/>
            <w:shd w:val="clear" w:color="auto" w:fill="auto"/>
            <w:vAlign w:val="bottom"/>
          </w:tcPr>
          <w:p w14:paraId="67921DCC" w14:textId="77777777" w:rsidR="00AF2BB1" w:rsidRPr="00157C15" w:rsidRDefault="00AF2BB1" w:rsidP="003B7BA3">
            <w:pPr>
              <w:jc w:val="both"/>
            </w:pPr>
            <w:r w:rsidRPr="00157C15">
              <w:rPr>
                <w:color w:val="000000"/>
              </w:rPr>
              <w:t>Lemon</w:t>
            </w:r>
          </w:p>
        </w:tc>
        <w:tc>
          <w:tcPr>
            <w:tcW w:w="1440" w:type="dxa"/>
            <w:shd w:val="clear" w:color="auto" w:fill="auto"/>
            <w:vAlign w:val="bottom"/>
          </w:tcPr>
          <w:p w14:paraId="6B8DFAF1"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40E0D59A" w14:textId="77777777" w:rsidR="00AF2BB1" w:rsidRPr="00157C15" w:rsidRDefault="00AF2BB1" w:rsidP="003B7BA3">
            <w:pPr>
              <w:jc w:val="both"/>
            </w:pPr>
            <w:r w:rsidRPr="00157C15">
              <w:rPr>
                <w:color w:val="000000"/>
              </w:rPr>
              <w:t>164</w:t>
            </w:r>
          </w:p>
        </w:tc>
      </w:tr>
      <w:tr w:rsidR="00AF2BB1" w:rsidRPr="00157C15" w14:paraId="6DB21F11" w14:textId="77777777" w:rsidTr="00ED5FF0">
        <w:trPr>
          <w:jc w:val="center"/>
        </w:trPr>
        <w:tc>
          <w:tcPr>
            <w:tcW w:w="2358" w:type="dxa"/>
            <w:shd w:val="clear" w:color="auto" w:fill="auto"/>
            <w:vAlign w:val="bottom"/>
          </w:tcPr>
          <w:p w14:paraId="2778AC50" w14:textId="77777777" w:rsidR="00AF2BB1" w:rsidRPr="00157C15" w:rsidRDefault="00AF2BB1" w:rsidP="003B7BA3">
            <w:pPr>
              <w:jc w:val="both"/>
            </w:pPr>
            <w:r w:rsidRPr="00157C15">
              <w:rPr>
                <w:color w:val="000000"/>
              </w:rPr>
              <w:t>Lemon Meyer</w:t>
            </w:r>
          </w:p>
        </w:tc>
        <w:tc>
          <w:tcPr>
            <w:tcW w:w="1440" w:type="dxa"/>
            <w:shd w:val="clear" w:color="auto" w:fill="auto"/>
            <w:vAlign w:val="bottom"/>
          </w:tcPr>
          <w:p w14:paraId="5B772F62"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0661B6E5" w14:textId="77777777" w:rsidR="00AF2BB1" w:rsidRPr="00157C15" w:rsidRDefault="00AF2BB1" w:rsidP="003B7BA3">
            <w:pPr>
              <w:jc w:val="both"/>
            </w:pPr>
            <w:r w:rsidRPr="00157C15">
              <w:rPr>
                <w:color w:val="000000"/>
              </w:rPr>
              <w:t>166</w:t>
            </w:r>
          </w:p>
        </w:tc>
      </w:tr>
      <w:tr w:rsidR="00AF2BB1" w:rsidRPr="00157C15" w14:paraId="2BF9DB60" w14:textId="77777777" w:rsidTr="00ED5FF0">
        <w:trPr>
          <w:jc w:val="center"/>
        </w:trPr>
        <w:tc>
          <w:tcPr>
            <w:tcW w:w="2358" w:type="dxa"/>
            <w:shd w:val="clear" w:color="auto" w:fill="auto"/>
            <w:vAlign w:val="bottom"/>
          </w:tcPr>
          <w:p w14:paraId="655ED200" w14:textId="77777777" w:rsidR="00AF2BB1" w:rsidRPr="00157C15" w:rsidRDefault="00AF2BB1" w:rsidP="003B7BA3">
            <w:pPr>
              <w:jc w:val="both"/>
            </w:pPr>
            <w:r w:rsidRPr="00157C15">
              <w:rPr>
                <w:color w:val="000000"/>
              </w:rPr>
              <w:t>Limes</w:t>
            </w:r>
          </w:p>
        </w:tc>
        <w:tc>
          <w:tcPr>
            <w:tcW w:w="1440" w:type="dxa"/>
            <w:shd w:val="clear" w:color="auto" w:fill="auto"/>
            <w:vAlign w:val="bottom"/>
          </w:tcPr>
          <w:p w14:paraId="01AB298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E6536F3" w14:textId="77777777" w:rsidR="00AF2BB1" w:rsidRPr="00157C15" w:rsidRDefault="00AF2BB1" w:rsidP="003B7BA3">
            <w:pPr>
              <w:jc w:val="both"/>
            </w:pPr>
            <w:r w:rsidRPr="00157C15">
              <w:rPr>
                <w:color w:val="000000"/>
              </w:rPr>
              <w:t>166</w:t>
            </w:r>
          </w:p>
        </w:tc>
      </w:tr>
      <w:tr w:rsidR="00AF2BB1" w:rsidRPr="00157C15" w14:paraId="5408723B" w14:textId="77777777" w:rsidTr="00ED5FF0">
        <w:trPr>
          <w:jc w:val="center"/>
        </w:trPr>
        <w:tc>
          <w:tcPr>
            <w:tcW w:w="2358" w:type="dxa"/>
            <w:shd w:val="clear" w:color="auto" w:fill="auto"/>
            <w:vAlign w:val="bottom"/>
          </w:tcPr>
          <w:p w14:paraId="2B61CD37" w14:textId="77777777" w:rsidR="00AF2BB1" w:rsidRPr="00157C15" w:rsidRDefault="00AF2BB1" w:rsidP="003B7BA3">
            <w:pPr>
              <w:jc w:val="both"/>
            </w:pPr>
            <w:r w:rsidRPr="00157C15">
              <w:rPr>
                <w:color w:val="000000"/>
              </w:rPr>
              <w:t>Lychee</w:t>
            </w:r>
          </w:p>
        </w:tc>
        <w:tc>
          <w:tcPr>
            <w:tcW w:w="1440" w:type="dxa"/>
            <w:shd w:val="clear" w:color="auto" w:fill="auto"/>
            <w:vAlign w:val="bottom"/>
          </w:tcPr>
          <w:p w14:paraId="620A7A90"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70CE05F" w14:textId="77777777" w:rsidR="00AF2BB1" w:rsidRPr="00157C15" w:rsidRDefault="00AF2BB1" w:rsidP="003B7BA3">
            <w:pPr>
              <w:jc w:val="both"/>
            </w:pPr>
            <w:r w:rsidRPr="00157C15">
              <w:rPr>
                <w:color w:val="000000"/>
              </w:rPr>
              <w:t>166</w:t>
            </w:r>
          </w:p>
        </w:tc>
      </w:tr>
      <w:tr w:rsidR="00AF2BB1" w:rsidRPr="00157C15" w14:paraId="1E8CDEF5" w14:textId="77777777" w:rsidTr="00ED5FF0">
        <w:trPr>
          <w:jc w:val="center"/>
        </w:trPr>
        <w:tc>
          <w:tcPr>
            <w:tcW w:w="2358" w:type="dxa"/>
            <w:shd w:val="clear" w:color="auto" w:fill="auto"/>
            <w:vAlign w:val="bottom"/>
          </w:tcPr>
          <w:p w14:paraId="6313137A" w14:textId="77777777" w:rsidR="00AF2BB1" w:rsidRPr="00157C15" w:rsidRDefault="00AF2BB1" w:rsidP="003B7BA3">
            <w:pPr>
              <w:jc w:val="both"/>
            </w:pPr>
            <w:r w:rsidRPr="00157C15">
              <w:rPr>
                <w:color w:val="000000"/>
              </w:rPr>
              <w:t>Mandarine</w:t>
            </w:r>
          </w:p>
        </w:tc>
        <w:tc>
          <w:tcPr>
            <w:tcW w:w="1440" w:type="dxa"/>
            <w:shd w:val="clear" w:color="auto" w:fill="auto"/>
            <w:vAlign w:val="bottom"/>
          </w:tcPr>
          <w:p w14:paraId="6DDF2B8D"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2596A035" w14:textId="77777777" w:rsidR="00AF2BB1" w:rsidRPr="00157C15" w:rsidRDefault="00AF2BB1" w:rsidP="003B7BA3">
            <w:pPr>
              <w:jc w:val="both"/>
            </w:pPr>
            <w:r w:rsidRPr="00157C15">
              <w:rPr>
                <w:color w:val="000000"/>
              </w:rPr>
              <w:t>166</w:t>
            </w:r>
          </w:p>
        </w:tc>
      </w:tr>
      <w:tr w:rsidR="00AF2BB1" w:rsidRPr="00157C15" w14:paraId="412E9BAA" w14:textId="77777777" w:rsidTr="00ED5FF0">
        <w:trPr>
          <w:jc w:val="center"/>
        </w:trPr>
        <w:tc>
          <w:tcPr>
            <w:tcW w:w="2358" w:type="dxa"/>
            <w:shd w:val="clear" w:color="auto" w:fill="auto"/>
            <w:vAlign w:val="bottom"/>
          </w:tcPr>
          <w:p w14:paraId="1D521E58" w14:textId="77777777" w:rsidR="00AF2BB1" w:rsidRPr="00157C15" w:rsidRDefault="00AF2BB1" w:rsidP="003B7BA3">
            <w:pPr>
              <w:jc w:val="both"/>
            </w:pPr>
            <w:r w:rsidRPr="00157C15">
              <w:rPr>
                <w:color w:val="000000"/>
              </w:rPr>
              <w:t>Mango</w:t>
            </w:r>
          </w:p>
        </w:tc>
        <w:tc>
          <w:tcPr>
            <w:tcW w:w="1440" w:type="dxa"/>
            <w:shd w:val="clear" w:color="auto" w:fill="auto"/>
            <w:vAlign w:val="bottom"/>
          </w:tcPr>
          <w:p w14:paraId="7262D86D"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5515D238" w14:textId="77777777" w:rsidR="00AF2BB1" w:rsidRPr="00157C15" w:rsidRDefault="00AF2BB1" w:rsidP="003B7BA3">
            <w:pPr>
              <w:jc w:val="both"/>
            </w:pPr>
            <w:r w:rsidRPr="00157C15">
              <w:rPr>
                <w:color w:val="000000"/>
              </w:rPr>
              <w:t>166</w:t>
            </w:r>
          </w:p>
        </w:tc>
      </w:tr>
      <w:tr w:rsidR="00AF2BB1" w:rsidRPr="00157C15" w14:paraId="50D72202" w14:textId="77777777" w:rsidTr="00ED5FF0">
        <w:trPr>
          <w:jc w:val="center"/>
        </w:trPr>
        <w:tc>
          <w:tcPr>
            <w:tcW w:w="2358" w:type="dxa"/>
            <w:shd w:val="clear" w:color="auto" w:fill="auto"/>
            <w:vAlign w:val="bottom"/>
          </w:tcPr>
          <w:p w14:paraId="3416A31F" w14:textId="77777777" w:rsidR="00AF2BB1" w:rsidRPr="00157C15" w:rsidRDefault="00AF2BB1" w:rsidP="003B7BA3">
            <w:pPr>
              <w:jc w:val="both"/>
            </w:pPr>
            <w:r w:rsidRPr="00157C15">
              <w:rPr>
                <w:color w:val="000000"/>
              </w:rPr>
              <w:t>Mango Red</w:t>
            </w:r>
          </w:p>
        </w:tc>
        <w:tc>
          <w:tcPr>
            <w:tcW w:w="1440" w:type="dxa"/>
            <w:shd w:val="clear" w:color="auto" w:fill="auto"/>
            <w:vAlign w:val="bottom"/>
          </w:tcPr>
          <w:p w14:paraId="637CB859" w14:textId="77777777" w:rsidR="00AF2BB1" w:rsidRPr="00157C15" w:rsidRDefault="00AF2BB1" w:rsidP="003B7BA3">
            <w:pPr>
              <w:jc w:val="both"/>
            </w:pPr>
            <w:r w:rsidRPr="00157C15">
              <w:rPr>
                <w:color w:val="000000"/>
              </w:rPr>
              <w:t>426</w:t>
            </w:r>
          </w:p>
        </w:tc>
        <w:tc>
          <w:tcPr>
            <w:tcW w:w="1284" w:type="dxa"/>
            <w:shd w:val="clear" w:color="auto" w:fill="auto"/>
            <w:vAlign w:val="bottom"/>
          </w:tcPr>
          <w:p w14:paraId="42B9113D" w14:textId="77777777" w:rsidR="00AF2BB1" w:rsidRPr="00157C15" w:rsidRDefault="00AF2BB1" w:rsidP="003B7BA3">
            <w:pPr>
              <w:jc w:val="both"/>
            </w:pPr>
            <w:r w:rsidRPr="00157C15">
              <w:rPr>
                <w:color w:val="000000"/>
              </w:rPr>
              <w:t>142</w:t>
            </w:r>
          </w:p>
        </w:tc>
      </w:tr>
      <w:tr w:rsidR="00AF2BB1" w:rsidRPr="00157C15" w14:paraId="76E6756A" w14:textId="77777777" w:rsidTr="00ED5FF0">
        <w:trPr>
          <w:jc w:val="center"/>
        </w:trPr>
        <w:tc>
          <w:tcPr>
            <w:tcW w:w="2358" w:type="dxa"/>
            <w:shd w:val="clear" w:color="auto" w:fill="auto"/>
            <w:vAlign w:val="bottom"/>
          </w:tcPr>
          <w:p w14:paraId="68408030" w14:textId="77777777" w:rsidR="00AF2BB1" w:rsidRPr="00157C15" w:rsidRDefault="00AF2BB1" w:rsidP="003B7BA3">
            <w:pPr>
              <w:jc w:val="both"/>
            </w:pPr>
            <w:r w:rsidRPr="00157C15">
              <w:rPr>
                <w:color w:val="000000"/>
              </w:rPr>
              <w:t>Mangostan</w:t>
            </w:r>
          </w:p>
        </w:tc>
        <w:tc>
          <w:tcPr>
            <w:tcW w:w="1440" w:type="dxa"/>
            <w:shd w:val="clear" w:color="auto" w:fill="auto"/>
            <w:vAlign w:val="bottom"/>
          </w:tcPr>
          <w:p w14:paraId="0D82ACFF" w14:textId="77777777" w:rsidR="00AF2BB1" w:rsidRPr="00157C15" w:rsidRDefault="00AF2BB1" w:rsidP="003B7BA3">
            <w:pPr>
              <w:jc w:val="both"/>
            </w:pPr>
            <w:r w:rsidRPr="00157C15">
              <w:rPr>
                <w:color w:val="000000"/>
              </w:rPr>
              <w:t>300</w:t>
            </w:r>
          </w:p>
        </w:tc>
        <w:tc>
          <w:tcPr>
            <w:tcW w:w="1284" w:type="dxa"/>
            <w:shd w:val="clear" w:color="auto" w:fill="auto"/>
            <w:vAlign w:val="bottom"/>
          </w:tcPr>
          <w:p w14:paraId="69337A44" w14:textId="77777777" w:rsidR="00AF2BB1" w:rsidRPr="00157C15" w:rsidRDefault="00AF2BB1" w:rsidP="003B7BA3">
            <w:pPr>
              <w:jc w:val="both"/>
            </w:pPr>
            <w:r w:rsidRPr="00157C15">
              <w:rPr>
                <w:color w:val="000000"/>
              </w:rPr>
              <w:t>102</w:t>
            </w:r>
          </w:p>
        </w:tc>
      </w:tr>
      <w:tr w:rsidR="00AF2BB1" w:rsidRPr="00157C15" w14:paraId="35A60276" w14:textId="77777777" w:rsidTr="00ED5FF0">
        <w:trPr>
          <w:jc w:val="center"/>
        </w:trPr>
        <w:tc>
          <w:tcPr>
            <w:tcW w:w="2358" w:type="dxa"/>
            <w:shd w:val="clear" w:color="auto" w:fill="auto"/>
            <w:vAlign w:val="bottom"/>
          </w:tcPr>
          <w:p w14:paraId="0233673C" w14:textId="77777777" w:rsidR="00AF2BB1" w:rsidRPr="00157C15" w:rsidRDefault="00AF2BB1" w:rsidP="003B7BA3">
            <w:pPr>
              <w:jc w:val="both"/>
            </w:pPr>
            <w:r w:rsidRPr="00157C15">
              <w:rPr>
                <w:color w:val="000000"/>
              </w:rPr>
              <w:t>Maracuja</w:t>
            </w:r>
          </w:p>
        </w:tc>
        <w:tc>
          <w:tcPr>
            <w:tcW w:w="1440" w:type="dxa"/>
            <w:shd w:val="clear" w:color="auto" w:fill="auto"/>
            <w:vAlign w:val="bottom"/>
          </w:tcPr>
          <w:p w14:paraId="090C28DD"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32886561" w14:textId="77777777" w:rsidR="00AF2BB1" w:rsidRPr="00157C15" w:rsidRDefault="00AF2BB1" w:rsidP="003B7BA3">
            <w:pPr>
              <w:jc w:val="both"/>
            </w:pPr>
            <w:r w:rsidRPr="00157C15">
              <w:rPr>
                <w:color w:val="000000"/>
              </w:rPr>
              <w:t>166</w:t>
            </w:r>
          </w:p>
        </w:tc>
      </w:tr>
      <w:tr w:rsidR="00AF2BB1" w:rsidRPr="00157C15" w14:paraId="4E4B4578" w14:textId="77777777" w:rsidTr="00ED5FF0">
        <w:trPr>
          <w:jc w:val="center"/>
        </w:trPr>
        <w:tc>
          <w:tcPr>
            <w:tcW w:w="2358" w:type="dxa"/>
            <w:shd w:val="clear" w:color="auto" w:fill="auto"/>
            <w:vAlign w:val="bottom"/>
          </w:tcPr>
          <w:p w14:paraId="3CB9375B" w14:textId="77777777" w:rsidR="00AF2BB1" w:rsidRPr="00157C15" w:rsidRDefault="00AF2BB1" w:rsidP="003B7BA3">
            <w:pPr>
              <w:jc w:val="both"/>
            </w:pPr>
            <w:r w:rsidRPr="00157C15">
              <w:rPr>
                <w:color w:val="000000"/>
              </w:rPr>
              <w:t>Melon Piel de Sapo</w:t>
            </w:r>
          </w:p>
        </w:tc>
        <w:tc>
          <w:tcPr>
            <w:tcW w:w="1440" w:type="dxa"/>
            <w:shd w:val="clear" w:color="auto" w:fill="auto"/>
            <w:vAlign w:val="bottom"/>
          </w:tcPr>
          <w:p w14:paraId="288D6EFC"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54E7739E" w14:textId="77777777" w:rsidR="00AF2BB1" w:rsidRPr="00157C15" w:rsidRDefault="00AF2BB1" w:rsidP="003B7BA3">
            <w:pPr>
              <w:jc w:val="both"/>
            </w:pPr>
            <w:r w:rsidRPr="00157C15">
              <w:rPr>
                <w:color w:val="000000"/>
              </w:rPr>
              <w:t>246</w:t>
            </w:r>
          </w:p>
        </w:tc>
      </w:tr>
      <w:tr w:rsidR="00AF2BB1" w:rsidRPr="00157C15" w14:paraId="6EE74B53" w14:textId="77777777" w:rsidTr="00ED5FF0">
        <w:trPr>
          <w:jc w:val="center"/>
        </w:trPr>
        <w:tc>
          <w:tcPr>
            <w:tcW w:w="2358" w:type="dxa"/>
            <w:shd w:val="clear" w:color="auto" w:fill="auto"/>
            <w:vAlign w:val="bottom"/>
          </w:tcPr>
          <w:p w14:paraId="38B4FAF7" w14:textId="77777777" w:rsidR="00AF2BB1" w:rsidRPr="00157C15" w:rsidRDefault="00AF2BB1" w:rsidP="003B7BA3">
            <w:pPr>
              <w:jc w:val="both"/>
            </w:pPr>
            <w:r w:rsidRPr="00157C15">
              <w:rPr>
                <w:color w:val="000000"/>
              </w:rPr>
              <w:t>Mulberry</w:t>
            </w:r>
          </w:p>
        </w:tc>
        <w:tc>
          <w:tcPr>
            <w:tcW w:w="1440" w:type="dxa"/>
            <w:shd w:val="clear" w:color="auto" w:fill="auto"/>
            <w:vAlign w:val="bottom"/>
          </w:tcPr>
          <w:p w14:paraId="120C9E90"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092BC312" w14:textId="77777777" w:rsidR="00AF2BB1" w:rsidRPr="00157C15" w:rsidRDefault="00AF2BB1" w:rsidP="003B7BA3">
            <w:pPr>
              <w:jc w:val="both"/>
            </w:pPr>
            <w:r w:rsidRPr="00157C15">
              <w:rPr>
                <w:color w:val="000000"/>
              </w:rPr>
              <w:t>164</w:t>
            </w:r>
          </w:p>
        </w:tc>
      </w:tr>
      <w:tr w:rsidR="00AF2BB1" w:rsidRPr="00157C15" w14:paraId="1770D456" w14:textId="77777777" w:rsidTr="00ED5FF0">
        <w:trPr>
          <w:jc w:val="center"/>
        </w:trPr>
        <w:tc>
          <w:tcPr>
            <w:tcW w:w="2358" w:type="dxa"/>
            <w:shd w:val="clear" w:color="auto" w:fill="auto"/>
            <w:vAlign w:val="bottom"/>
          </w:tcPr>
          <w:p w14:paraId="3A419B6D" w14:textId="77777777" w:rsidR="00AF2BB1" w:rsidRPr="00157C15" w:rsidRDefault="00AF2BB1" w:rsidP="003B7BA3">
            <w:pPr>
              <w:jc w:val="both"/>
            </w:pPr>
            <w:r w:rsidRPr="00157C15">
              <w:rPr>
                <w:color w:val="000000"/>
              </w:rPr>
              <w:t>Nectarine</w:t>
            </w:r>
          </w:p>
        </w:tc>
        <w:tc>
          <w:tcPr>
            <w:tcW w:w="1440" w:type="dxa"/>
            <w:shd w:val="clear" w:color="auto" w:fill="auto"/>
            <w:vAlign w:val="bottom"/>
          </w:tcPr>
          <w:p w14:paraId="01F46A36"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189B4348" w14:textId="77777777" w:rsidR="00AF2BB1" w:rsidRPr="00157C15" w:rsidRDefault="00AF2BB1" w:rsidP="003B7BA3">
            <w:pPr>
              <w:jc w:val="both"/>
            </w:pPr>
            <w:r w:rsidRPr="00157C15">
              <w:rPr>
                <w:color w:val="000000"/>
              </w:rPr>
              <w:t>164</w:t>
            </w:r>
          </w:p>
        </w:tc>
      </w:tr>
      <w:tr w:rsidR="00AF2BB1" w:rsidRPr="00157C15" w14:paraId="183FE5BB" w14:textId="77777777" w:rsidTr="00ED5FF0">
        <w:trPr>
          <w:jc w:val="center"/>
        </w:trPr>
        <w:tc>
          <w:tcPr>
            <w:tcW w:w="2358" w:type="dxa"/>
            <w:shd w:val="clear" w:color="auto" w:fill="auto"/>
            <w:vAlign w:val="bottom"/>
          </w:tcPr>
          <w:p w14:paraId="5E8EB40B" w14:textId="77777777" w:rsidR="00AF2BB1" w:rsidRPr="00157C15" w:rsidRDefault="00AF2BB1" w:rsidP="003B7BA3">
            <w:pPr>
              <w:jc w:val="both"/>
            </w:pPr>
            <w:r w:rsidRPr="00157C15">
              <w:rPr>
                <w:color w:val="000000"/>
              </w:rPr>
              <w:t>Nectarine Flat</w:t>
            </w:r>
          </w:p>
        </w:tc>
        <w:tc>
          <w:tcPr>
            <w:tcW w:w="1440" w:type="dxa"/>
            <w:shd w:val="clear" w:color="auto" w:fill="auto"/>
            <w:vAlign w:val="bottom"/>
          </w:tcPr>
          <w:p w14:paraId="239DEACE" w14:textId="77777777" w:rsidR="00AF2BB1" w:rsidRPr="00157C15" w:rsidRDefault="00AF2BB1" w:rsidP="003B7BA3">
            <w:pPr>
              <w:jc w:val="both"/>
            </w:pPr>
            <w:r w:rsidRPr="00157C15">
              <w:rPr>
                <w:color w:val="000000"/>
              </w:rPr>
              <w:t>480</w:t>
            </w:r>
          </w:p>
        </w:tc>
        <w:tc>
          <w:tcPr>
            <w:tcW w:w="1284" w:type="dxa"/>
            <w:shd w:val="clear" w:color="auto" w:fill="auto"/>
            <w:vAlign w:val="bottom"/>
          </w:tcPr>
          <w:p w14:paraId="7C45AE62" w14:textId="77777777" w:rsidR="00AF2BB1" w:rsidRPr="00157C15" w:rsidRDefault="00AF2BB1" w:rsidP="003B7BA3">
            <w:pPr>
              <w:jc w:val="both"/>
            </w:pPr>
            <w:r w:rsidRPr="00157C15">
              <w:rPr>
                <w:color w:val="000000"/>
              </w:rPr>
              <w:t>160</w:t>
            </w:r>
          </w:p>
        </w:tc>
      </w:tr>
      <w:tr w:rsidR="00AF2BB1" w:rsidRPr="00157C15" w14:paraId="12AC96EB" w14:textId="77777777" w:rsidTr="00ED5FF0">
        <w:trPr>
          <w:jc w:val="center"/>
        </w:trPr>
        <w:tc>
          <w:tcPr>
            <w:tcW w:w="2358" w:type="dxa"/>
            <w:shd w:val="clear" w:color="auto" w:fill="auto"/>
            <w:vAlign w:val="bottom"/>
          </w:tcPr>
          <w:p w14:paraId="665D01C9" w14:textId="77777777" w:rsidR="00AF2BB1" w:rsidRPr="00157C15" w:rsidRDefault="00AF2BB1" w:rsidP="003B7BA3">
            <w:pPr>
              <w:jc w:val="both"/>
            </w:pPr>
            <w:r w:rsidRPr="00157C15">
              <w:rPr>
                <w:color w:val="000000"/>
              </w:rPr>
              <w:t>Nut Forest</w:t>
            </w:r>
          </w:p>
        </w:tc>
        <w:tc>
          <w:tcPr>
            <w:tcW w:w="1440" w:type="dxa"/>
            <w:shd w:val="clear" w:color="auto" w:fill="auto"/>
            <w:vAlign w:val="bottom"/>
          </w:tcPr>
          <w:p w14:paraId="191A6778" w14:textId="77777777" w:rsidR="00AF2BB1" w:rsidRPr="00157C15" w:rsidRDefault="00AF2BB1" w:rsidP="003B7BA3">
            <w:pPr>
              <w:jc w:val="both"/>
            </w:pPr>
            <w:r w:rsidRPr="00157C15">
              <w:rPr>
                <w:color w:val="000000"/>
              </w:rPr>
              <w:t>654</w:t>
            </w:r>
          </w:p>
        </w:tc>
        <w:tc>
          <w:tcPr>
            <w:tcW w:w="1284" w:type="dxa"/>
            <w:shd w:val="clear" w:color="auto" w:fill="auto"/>
            <w:vAlign w:val="bottom"/>
          </w:tcPr>
          <w:p w14:paraId="25002C34" w14:textId="77777777" w:rsidR="00AF2BB1" w:rsidRPr="00157C15" w:rsidRDefault="00AF2BB1" w:rsidP="003B7BA3">
            <w:pPr>
              <w:jc w:val="both"/>
            </w:pPr>
            <w:r w:rsidRPr="00157C15">
              <w:rPr>
                <w:color w:val="000000"/>
              </w:rPr>
              <w:t>218</w:t>
            </w:r>
          </w:p>
        </w:tc>
      </w:tr>
      <w:tr w:rsidR="00AF2BB1" w:rsidRPr="00157C15" w14:paraId="6C80A607" w14:textId="77777777" w:rsidTr="00ED5FF0">
        <w:trPr>
          <w:jc w:val="center"/>
        </w:trPr>
        <w:tc>
          <w:tcPr>
            <w:tcW w:w="2358" w:type="dxa"/>
            <w:shd w:val="clear" w:color="auto" w:fill="auto"/>
            <w:vAlign w:val="bottom"/>
          </w:tcPr>
          <w:p w14:paraId="0226688D" w14:textId="77777777" w:rsidR="00AF2BB1" w:rsidRPr="00157C15" w:rsidRDefault="00AF2BB1" w:rsidP="003B7BA3">
            <w:pPr>
              <w:jc w:val="both"/>
            </w:pPr>
            <w:r w:rsidRPr="00157C15">
              <w:rPr>
                <w:color w:val="000000"/>
              </w:rPr>
              <w:t>Nut Pecan</w:t>
            </w:r>
          </w:p>
        </w:tc>
        <w:tc>
          <w:tcPr>
            <w:tcW w:w="1440" w:type="dxa"/>
            <w:shd w:val="clear" w:color="auto" w:fill="auto"/>
            <w:vAlign w:val="bottom"/>
          </w:tcPr>
          <w:p w14:paraId="16859F06" w14:textId="77777777" w:rsidR="00AF2BB1" w:rsidRPr="00157C15" w:rsidRDefault="00AF2BB1" w:rsidP="003B7BA3">
            <w:pPr>
              <w:jc w:val="both"/>
            </w:pPr>
            <w:r w:rsidRPr="00157C15">
              <w:rPr>
                <w:color w:val="000000"/>
              </w:rPr>
              <w:t>534</w:t>
            </w:r>
          </w:p>
        </w:tc>
        <w:tc>
          <w:tcPr>
            <w:tcW w:w="1284" w:type="dxa"/>
            <w:shd w:val="clear" w:color="auto" w:fill="auto"/>
            <w:vAlign w:val="bottom"/>
          </w:tcPr>
          <w:p w14:paraId="1F326CB2" w14:textId="77777777" w:rsidR="00AF2BB1" w:rsidRPr="00157C15" w:rsidRDefault="00AF2BB1" w:rsidP="003B7BA3">
            <w:pPr>
              <w:jc w:val="both"/>
            </w:pPr>
            <w:r w:rsidRPr="00157C15">
              <w:rPr>
                <w:color w:val="000000"/>
              </w:rPr>
              <w:t>178</w:t>
            </w:r>
          </w:p>
        </w:tc>
      </w:tr>
      <w:tr w:rsidR="00AF2BB1" w:rsidRPr="00157C15" w14:paraId="32222494" w14:textId="77777777" w:rsidTr="00ED5FF0">
        <w:trPr>
          <w:jc w:val="center"/>
        </w:trPr>
        <w:tc>
          <w:tcPr>
            <w:tcW w:w="2358" w:type="dxa"/>
            <w:shd w:val="clear" w:color="auto" w:fill="auto"/>
            <w:vAlign w:val="bottom"/>
          </w:tcPr>
          <w:p w14:paraId="1E6E51AE" w14:textId="77777777" w:rsidR="00AF2BB1" w:rsidRPr="00157C15" w:rsidRDefault="00AF2BB1" w:rsidP="003B7BA3">
            <w:pPr>
              <w:jc w:val="both"/>
            </w:pPr>
            <w:r w:rsidRPr="00157C15">
              <w:rPr>
                <w:color w:val="000000"/>
              </w:rPr>
              <w:t>Onion Red</w:t>
            </w:r>
          </w:p>
        </w:tc>
        <w:tc>
          <w:tcPr>
            <w:tcW w:w="1440" w:type="dxa"/>
            <w:shd w:val="clear" w:color="auto" w:fill="auto"/>
            <w:vAlign w:val="bottom"/>
          </w:tcPr>
          <w:p w14:paraId="094052DC"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03B782D0" w14:textId="77777777" w:rsidR="00AF2BB1" w:rsidRPr="00157C15" w:rsidRDefault="00AF2BB1" w:rsidP="003B7BA3">
            <w:pPr>
              <w:jc w:val="both"/>
            </w:pPr>
            <w:r w:rsidRPr="00157C15">
              <w:rPr>
                <w:color w:val="000000"/>
              </w:rPr>
              <w:t>150</w:t>
            </w:r>
          </w:p>
        </w:tc>
      </w:tr>
      <w:tr w:rsidR="00AF2BB1" w:rsidRPr="00157C15" w14:paraId="593F54B0" w14:textId="77777777" w:rsidTr="00ED5FF0">
        <w:trPr>
          <w:jc w:val="center"/>
        </w:trPr>
        <w:tc>
          <w:tcPr>
            <w:tcW w:w="2358" w:type="dxa"/>
            <w:shd w:val="clear" w:color="auto" w:fill="auto"/>
            <w:vAlign w:val="bottom"/>
          </w:tcPr>
          <w:p w14:paraId="62E21263" w14:textId="77777777" w:rsidR="00AF2BB1" w:rsidRPr="00157C15" w:rsidRDefault="00AF2BB1" w:rsidP="003B7BA3">
            <w:pPr>
              <w:jc w:val="both"/>
            </w:pPr>
            <w:r w:rsidRPr="00157C15">
              <w:rPr>
                <w:color w:val="000000"/>
              </w:rPr>
              <w:t>Onion Red Peeled</w:t>
            </w:r>
          </w:p>
        </w:tc>
        <w:tc>
          <w:tcPr>
            <w:tcW w:w="1440" w:type="dxa"/>
            <w:shd w:val="clear" w:color="auto" w:fill="auto"/>
            <w:vAlign w:val="bottom"/>
          </w:tcPr>
          <w:p w14:paraId="15E84AE4" w14:textId="77777777" w:rsidR="00AF2BB1" w:rsidRPr="00157C15" w:rsidRDefault="00AF2BB1" w:rsidP="003B7BA3">
            <w:pPr>
              <w:jc w:val="both"/>
            </w:pPr>
            <w:r w:rsidRPr="00157C15">
              <w:rPr>
                <w:color w:val="000000"/>
              </w:rPr>
              <w:t>445</w:t>
            </w:r>
          </w:p>
        </w:tc>
        <w:tc>
          <w:tcPr>
            <w:tcW w:w="1284" w:type="dxa"/>
            <w:shd w:val="clear" w:color="auto" w:fill="auto"/>
            <w:vAlign w:val="bottom"/>
          </w:tcPr>
          <w:p w14:paraId="0B8DC806" w14:textId="77777777" w:rsidR="00AF2BB1" w:rsidRPr="00157C15" w:rsidRDefault="00AF2BB1" w:rsidP="003B7BA3">
            <w:pPr>
              <w:jc w:val="both"/>
            </w:pPr>
            <w:r w:rsidRPr="00157C15">
              <w:rPr>
                <w:color w:val="000000"/>
              </w:rPr>
              <w:t>155</w:t>
            </w:r>
          </w:p>
        </w:tc>
      </w:tr>
      <w:tr w:rsidR="00AF2BB1" w:rsidRPr="00157C15" w14:paraId="4CFC1073" w14:textId="77777777" w:rsidTr="00ED5FF0">
        <w:trPr>
          <w:jc w:val="center"/>
        </w:trPr>
        <w:tc>
          <w:tcPr>
            <w:tcW w:w="2358" w:type="dxa"/>
            <w:shd w:val="clear" w:color="auto" w:fill="auto"/>
            <w:vAlign w:val="bottom"/>
          </w:tcPr>
          <w:p w14:paraId="6DA0BADA" w14:textId="77777777" w:rsidR="00AF2BB1" w:rsidRPr="00157C15" w:rsidRDefault="00AF2BB1" w:rsidP="003B7BA3">
            <w:pPr>
              <w:jc w:val="both"/>
            </w:pPr>
            <w:r w:rsidRPr="00157C15">
              <w:rPr>
                <w:color w:val="000000"/>
              </w:rPr>
              <w:t>Onion White</w:t>
            </w:r>
          </w:p>
        </w:tc>
        <w:tc>
          <w:tcPr>
            <w:tcW w:w="1440" w:type="dxa"/>
            <w:shd w:val="clear" w:color="auto" w:fill="auto"/>
            <w:vAlign w:val="bottom"/>
          </w:tcPr>
          <w:p w14:paraId="4A2D3202" w14:textId="77777777" w:rsidR="00AF2BB1" w:rsidRPr="00157C15" w:rsidRDefault="00AF2BB1" w:rsidP="003B7BA3">
            <w:pPr>
              <w:jc w:val="both"/>
            </w:pPr>
            <w:r w:rsidRPr="00157C15">
              <w:rPr>
                <w:color w:val="000000"/>
              </w:rPr>
              <w:t>438</w:t>
            </w:r>
          </w:p>
        </w:tc>
        <w:tc>
          <w:tcPr>
            <w:tcW w:w="1284" w:type="dxa"/>
            <w:shd w:val="clear" w:color="auto" w:fill="auto"/>
            <w:vAlign w:val="bottom"/>
          </w:tcPr>
          <w:p w14:paraId="42E45776" w14:textId="77777777" w:rsidR="00AF2BB1" w:rsidRPr="00157C15" w:rsidRDefault="00AF2BB1" w:rsidP="003B7BA3">
            <w:pPr>
              <w:jc w:val="both"/>
            </w:pPr>
            <w:r w:rsidRPr="00157C15">
              <w:rPr>
                <w:color w:val="000000"/>
              </w:rPr>
              <w:t>146</w:t>
            </w:r>
          </w:p>
        </w:tc>
      </w:tr>
      <w:tr w:rsidR="00AF2BB1" w:rsidRPr="00157C15" w14:paraId="0E3312A4" w14:textId="77777777" w:rsidTr="00ED5FF0">
        <w:trPr>
          <w:jc w:val="center"/>
        </w:trPr>
        <w:tc>
          <w:tcPr>
            <w:tcW w:w="2358" w:type="dxa"/>
            <w:shd w:val="clear" w:color="auto" w:fill="auto"/>
            <w:vAlign w:val="bottom"/>
          </w:tcPr>
          <w:p w14:paraId="7D0FE9A9" w14:textId="77777777" w:rsidR="00AF2BB1" w:rsidRPr="00157C15" w:rsidRDefault="00AF2BB1" w:rsidP="003B7BA3">
            <w:pPr>
              <w:jc w:val="both"/>
            </w:pPr>
            <w:r w:rsidRPr="00157C15">
              <w:rPr>
                <w:color w:val="000000"/>
              </w:rPr>
              <w:t>Orange</w:t>
            </w:r>
          </w:p>
        </w:tc>
        <w:tc>
          <w:tcPr>
            <w:tcW w:w="1440" w:type="dxa"/>
            <w:shd w:val="clear" w:color="auto" w:fill="auto"/>
            <w:vAlign w:val="bottom"/>
          </w:tcPr>
          <w:p w14:paraId="6683E916" w14:textId="77777777" w:rsidR="00AF2BB1" w:rsidRPr="00157C15" w:rsidRDefault="00AF2BB1" w:rsidP="003B7BA3">
            <w:pPr>
              <w:jc w:val="both"/>
            </w:pPr>
            <w:r w:rsidRPr="00157C15">
              <w:rPr>
                <w:color w:val="000000"/>
              </w:rPr>
              <w:t>479</w:t>
            </w:r>
          </w:p>
        </w:tc>
        <w:tc>
          <w:tcPr>
            <w:tcW w:w="1284" w:type="dxa"/>
            <w:shd w:val="clear" w:color="auto" w:fill="auto"/>
            <w:vAlign w:val="bottom"/>
          </w:tcPr>
          <w:p w14:paraId="6D91D206" w14:textId="77777777" w:rsidR="00AF2BB1" w:rsidRPr="00157C15" w:rsidRDefault="00AF2BB1" w:rsidP="003B7BA3">
            <w:pPr>
              <w:jc w:val="both"/>
            </w:pPr>
            <w:r w:rsidRPr="00157C15">
              <w:rPr>
                <w:color w:val="000000"/>
              </w:rPr>
              <w:t>160</w:t>
            </w:r>
          </w:p>
        </w:tc>
      </w:tr>
      <w:tr w:rsidR="00AF2BB1" w:rsidRPr="00157C15" w14:paraId="7D00DF9E" w14:textId="77777777" w:rsidTr="00ED5FF0">
        <w:trPr>
          <w:jc w:val="center"/>
        </w:trPr>
        <w:tc>
          <w:tcPr>
            <w:tcW w:w="2358" w:type="dxa"/>
            <w:shd w:val="clear" w:color="auto" w:fill="auto"/>
            <w:vAlign w:val="bottom"/>
          </w:tcPr>
          <w:p w14:paraId="585EC4C4" w14:textId="77777777" w:rsidR="00AF2BB1" w:rsidRPr="00157C15" w:rsidRDefault="00AF2BB1" w:rsidP="003B7BA3">
            <w:pPr>
              <w:jc w:val="both"/>
            </w:pPr>
            <w:r w:rsidRPr="00157C15">
              <w:rPr>
                <w:color w:val="000000"/>
              </w:rPr>
              <w:t>Papaya</w:t>
            </w:r>
          </w:p>
        </w:tc>
        <w:tc>
          <w:tcPr>
            <w:tcW w:w="1440" w:type="dxa"/>
            <w:shd w:val="clear" w:color="auto" w:fill="auto"/>
            <w:vAlign w:val="bottom"/>
          </w:tcPr>
          <w:p w14:paraId="46AF6CF8"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52F430CC" w14:textId="77777777" w:rsidR="00AF2BB1" w:rsidRPr="00157C15" w:rsidRDefault="00AF2BB1" w:rsidP="003B7BA3">
            <w:pPr>
              <w:jc w:val="both"/>
            </w:pPr>
            <w:r w:rsidRPr="00157C15">
              <w:rPr>
                <w:color w:val="000000"/>
              </w:rPr>
              <w:t>164</w:t>
            </w:r>
          </w:p>
        </w:tc>
      </w:tr>
      <w:tr w:rsidR="00AF2BB1" w:rsidRPr="00157C15" w14:paraId="7976480E" w14:textId="77777777" w:rsidTr="00ED5FF0">
        <w:trPr>
          <w:jc w:val="center"/>
        </w:trPr>
        <w:tc>
          <w:tcPr>
            <w:tcW w:w="2358" w:type="dxa"/>
            <w:shd w:val="clear" w:color="auto" w:fill="auto"/>
            <w:vAlign w:val="bottom"/>
          </w:tcPr>
          <w:p w14:paraId="258FA49D" w14:textId="77777777" w:rsidR="00AF2BB1" w:rsidRPr="00157C15" w:rsidRDefault="00AF2BB1" w:rsidP="003B7BA3">
            <w:pPr>
              <w:jc w:val="both"/>
            </w:pPr>
            <w:r w:rsidRPr="00157C15">
              <w:rPr>
                <w:color w:val="000000"/>
              </w:rPr>
              <w:t>Passion Fruit</w:t>
            </w:r>
          </w:p>
        </w:tc>
        <w:tc>
          <w:tcPr>
            <w:tcW w:w="1440" w:type="dxa"/>
            <w:shd w:val="clear" w:color="auto" w:fill="auto"/>
            <w:vAlign w:val="bottom"/>
          </w:tcPr>
          <w:p w14:paraId="12AAEA63"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1EE9927" w14:textId="77777777" w:rsidR="00AF2BB1" w:rsidRPr="00157C15" w:rsidRDefault="00AF2BB1" w:rsidP="003B7BA3">
            <w:pPr>
              <w:jc w:val="both"/>
            </w:pPr>
            <w:r w:rsidRPr="00157C15">
              <w:rPr>
                <w:color w:val="000000"/>
              </w:rPr>
              <w:t>166</w:t>
            </w:r>
          </w:p>
        </w:tc>
      </w:tr>
      <w:tr w:rsidR="00AF2BB1" w:rsidRPr="00157C15" w14:paraId="4E81DC7F" w14:textId="77777777" w:rsidTr="00ED5FF0">
        <w:trPr>
          <w:jc w:val="center"/>
        </w:trPr>
        <w:tc>
          <w:tcPr>
            <w:tcW w:w="2358" w:type="dxa"/>
            <w:shd w:val="clear" w:color="auto" w:fill="auto"/>
            <w:vAlign w:val="bottom"/>
          </w:tcPr>
          <w:p w14:paraId="49B72796" w14:textId="77777777" w:rsidR="00AF2BB1" w:rsidRPr="00157C15" w:rsidRDefault="00AF2BB1" w:rsidP="003B7BA3">
            <w:pPr>
              <w:jc w:val="both"/>
            </w:pPr>
            <w:r w:rsidRPr="00157C15">
              <w:rPr>
                <w:color w:val="000000"/>
              </w:rPr>
              <w:t>Peach</w:t>
            </w:r>
          </w:p>
        </w:tc>
        <w:tc>
          <w:tcPr>
            <w:tcW w:w="1440" w:type="dxa"/>
            <w:shd w:val="clear" w:color="auto" w:fill="auto"/>
            <w:vAlign w:val="bottom"/>
          </w:tcPr>
          <w:p w14:paraId="127691EB"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69C8917A" w14:textId="77777777" w:rsidR="00AF2BB1" w:rsidRPr="00157C15" w:rsidRDefault="00AF2BB1" w:rsidP="003B7BA3">
            <w:pPr>
              <w:jc w:val="both"/>
            </w:pPr>
            <w:r w:rsidRPr="00157C15">
              <w:rPr>
                <w:color w:val="000000"/>
              </w:rPr>
              <w:t>164</w:t>
            </w:r>
          </w:p>
        </w:tc>
      </w:tr>
      <w:tr w:rsidR="00AF2BB1" w:rsidRPr="00157C15" w14:paraId="601DADDA" w14:textId="77777777" w:rsidTr="00ED5FF0">
        <w:trPr>
          <w:jc w:val="center"/>
        </w:trPr>
        <w:tc>
          <w:tcPr>
            <w:tcW w:w="2358" w:type="dxa"/>
            <w:shd w:val="clear" w:color="auto" w:fill="auto"/>
            <w:vAlign w:val="bottom"/>
          </w:tcPr>
          <w:p w14:paraId="66F4D28B" w14:textId="77777777" w:rsidR="00AF2BB1" w:rsidRPr="00157C15" w:rsidRDefault="00AF2BB1" w:rsidP="003B7BA3">
            <w:pPr>
              <w:jc w:val="both"/>
            </w:pPr>
            <w:r w:rsidRPr="00157C15">
              <w:rPr>
                <w:color w:val="000000"/>
              </w:rPr>
              <w:t>Peach 2</w:t>
            </w:r>
          </w:p>
        </w:tc>
        <w:tc>
          <w:tcPr>
            <w:tcW w:w="1440" w:type="dxa"/>
            <w:shd w:val="clear" w:color="auto" w:fill="auto"/>
            <w:vAlign w:val="bottom"/>
          </w:tcPr>
          <w:p w14:paraId="593E199A"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3E69137E" w14:textId="77777777" w:rsidR="00AF2BB1" w:rsidRPr="00157C15" w:rsidRDefault="00AF2BB1" w:rsidP="003B7BA3">
            <w:pPr>
              <w:jc w:val="both"/>
            </w:pPr>
            <w:r w:rsidRPr="00157C15">
              <w:rPr>
                <w:color w:val="000000"/>
              </w:rPr>
              <w:t>246</w:t>
            </w:r>
          </w:p>
        </w:tc>
      </w:tr>
      <w:tr w:rsidR="00AF2BB1" w:rsidRPr="00157C15" w14:paraId="41544D18" w14:textId="77777777" w:rsidTr="00ED5FF0">
        <w:trPr>
          <w:jc w:val="center"/>
        </w:trPr>
        <w:tc>
          <w:tcPr>
            <w:tcW w:w="2358" w:type="dxa"/>
            <w:shd w:val="clear" w:color="auto" w:fill="auto"/>
            <w:vAlign w:val="bottom"/>
          </w:tcPr>
          <w:p w14:paraId="6DA35F4E" w14:textId="77777777" w:rsidR="00AF2BB1" w:rsidRPr="00157C15" w:rsidRDefault="00AF2BB1" w:rsidP="003B7BA3">
            <w:pPr>
              <w:jc w:val="both"/>
            </w:pPr>
            <w:r w:rsidRPr="00157C15">
              <w:rPr>
                <w:color w:val="000000"/>
              </w:rPr>
              <w:t>Peach Flat</w:t>
            </w:r>
          </w:p>
        </w:tc>
        <w:tc>
          <w:tcPr>
            <w:tcW w:w="1440" w:type="dxa"/>
            <w:shd w:val="clear" w:color="auto" w:fill="auto"/>
            <w:vAlign w:val="bottom"/>
          </w:tcPr>
          <w:p w14:paraId="2F8C2EBF"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FEA0F28" w14:textId="77777777" w:rsidR="00AF2BB1" w:rsidRPr="00157C15" w:rsidRDefault="00AF2BB1" w:rsidP="003B7BA3">
            <w:pPr>
              <w:jc w:val="both"/>
            </w:pPr>
            <w:r w:rsidRPr="00157C15">
              <w:rPr>
                <w:color w:val="000000"/>
              </w:rPr>
              <w:t>164</w:t>
            </w:r>
          </w:p>
        </w:tc>
      </w:tr>
      <w:tr w:rsidR="00AF2BB1" w:rsidRPr="00157C15" w14:paraId="7C4C69BD" w14:textId="77777777" w:rsidTr="00ED5FF0">
        <w:trPr>
          <w:jc w:val="center"/>
        </w:trPr>
        <w:tc>
          <w:tcPr>
            <w:tcW w:w="2358" w:type="dxa"/>
            <w:shd w:val="clear" w:color="auto" w:fill="auto"/>
            <w:vAlign w:val="bottom"/>
          </w:tcPr>
          <w:p w14:paraId="5A1E6A35" w14:textId="77777777" w:rsidR="00AF2BB1" w:rsidRPr="00157C15" w:rsidRDefault="00AF2BB1" w:rsidP="003B7BA3">
            <w:pPr>
              <w:jc w:val="both"/>
            </w:pPr>
            <w:r w:rsidRPr="00157C15">
              <w:rPr>
                <w:color w:val="000000"/>
              </w:rPr>
              <w:t>Pear</w:t>
            </w:r>
          </w:p>
        </w:tc>
        <w:tc>
          <w:tcPr>
            <w:tcW w:w="1440" w:type="dxa"/>
            <w:shd w:val="clear" w:color="auto" w:fill="auto"/>
            <w:vAlign w:val="bottom"/>
          </w:tcPr>
          <w:p w14:paraId="5BDD60F3"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56DD211E" w14:textId="77777777" w:rsidR="00AF2BB1" w:rsidRPr="00157C15" w:rsidRDefault="00AF2BB1" w:rsidP="003B7BA3">
            <w:pPr>
              <w:jc w:val="both"/>
            </w:pPr>
            <w:r w:rsidRPr="00157C15">
              <w:rPr>
                <w:color w:val="000000"/>
              </w:rPr>
              <w:t>164</w:t>
            </w:r>
          </w:p>
        </w:tc>
      </w:tr>
      <w:tr w:rsidR="00AF2BB1" w:rsidRPr="00157C15" w14:paraId="774C6268" w14:textId="77777777" w:rsidTr="00ED5FF0">
        <w:trPr>
          <w:jc w:val="center"/>
        </w:trPr>
        <w:tc>
          <w:tcPr>
            <w:tcW w:w="2358" w:type="dxa"/>
            <w:shd w:val="clear" w:color="auto" w:fill="auto"/>
            <w:vAlign w:val="bottom"/>
          </w:tcPr>
          <w:p w14:paraId="1A8182CE" w14:textId="77777777" w:rsidR="00AF2BB1" w:rsidRPr="00157C15" w:rsidRDefault="00AF2BB1" w:rsidP="003B7BA3">
            <w:pPr>
              <w:jc w:val="both"/>
            </w:pPr>
            <w:r w:rsidRPr="00157C15">
              <w:rPr>
                <w:color w:val="000000"/>
              </w:rPr>
              <w:t>Pear 2</w:t>
            </w:r>
          </w:p>
        </w:tc>
        <w:tc>
          <w:tcPr>
            <w:tcW w:w="1440" w:type="dxa"/>
            <w:shd w:val="clear" w:color="auto" w:fill="auto"/>
            <w:vAlign w:val="bottom"/>
          </w:tcPr>
          <w:p w14:paraId="7583D826" w14:textId="77777777" w:rsidR="00AF2BB1" w:rsidRPr="00157C15" w:rsidRDefault="00AF2BB1" w:rsidP="003B7BA3">
            <w:pPr>
              <w:jc w:val="both"/>
            </w:pPr>
            <w:r w:rsidRPr="00157C15">
              <w:rPr>
                <w:color w:val="000000"/>
              </w:rPr>
              <w:t>696</w:t>
            </w:r>
          </w:p>
        </w:tc>
        <w:tc>
          <w:tcPr>
            <w:tcW w:w="1284" w:type="dxa"/>
            <w:shd w:val="clear" w:color="auto" w:fill="auto"/>
            <w:vAlign w:val="bottom"/>
          </w:tcPr>
          <w:p w14:paraId="5E08164D" w14:textId="77777777" w:rsidR="00AF2BB1" w:rsidRPr="00157C15" w:rsidRDefault="00AF2BB1" w:rsidP="003B7BA3">
            <w:pPr>
              <w:jc w:val="both"/>
            </w:pPr>
            <w:r w:rsidRPr="00157C15">
              <w:rPr>
                <w:color w:val="000000"/>
              </w:rPr>
              <w:t>232</w:t>
            </w:r>
          </w:p>
        </w:tc>
      </w:tr>
      <w:tr w:rsidR="00AF2BB1" w:rsidRPr="00157C15" w14:paraId="749E683E" w14:textId="77777777" w:rsidTr="00ED5FF0">
        <w:trPr>
          <w:jc w:val="center"/>
        </w:trPr>
        <w:tc>
          <w:tcPr>
            <w:tcW w:w="2358" w:type="dxa"/>
            <w:shd w:val="clear" w:color="auto" w:fill="auto"/>
            <w:vAlign w:val="bottom"/>
          </w:tcPr>
          <w:p w14:paraId="48683933" w14:textId="77777777" w:rsidR="00AF2BB1" w:rsidRPr="00157C15" w:rsidRDefault="00AF2BB1" w:rsidP="003B7BA3">
            <w:pPr>
              <w:jc w:val="both"/>
            </w:pPr>
            <w:r w:rsidRPr="00157C15">
              <w:rPr>
                <w:color w:val="000000"/>
              </w:rPr>
              <w:t>Pear Abate</w:t>
            </w:r>
          </w:p>
        </w:tc>
        <w:tc>
          <w:tcPr>
            <w:tcW w:w="1440" w:type="dxa"/>
            <w:shd w:val="clear" w:color="auto" w:fill="auto"/>
            <w:vAlign w:val="bottom"/>
          </w:tcPr>
          <w:p w14:paraId="61673876"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FEDE607" w14:textId="77777777" w:rsidR="00AF2BB1" w:rsidRPr="00157C15" w:rsidRDefault="00AF2BB1" w:rsidP="003B7BA3">
            <w:pPr>
              <w:jc w:val="both"/>
            </w:pPr>
            <w:r w:rsidRPr="00157C15">
              <w:rPr>
                <w:color w:val="000000"/>
              </w:rPr>
              <w:t>166</w:t>
            </w:r>
          </w:p>
        </w:tc>
      </w:tr>
      <w:tr w:rsidR="00AF2BB1" w:rsidRPr="00157C15" w14:paraId="51FF56CC" w14:textId="77777777" w:rsidTr="00ED5FF0">
        <w:trPr>
          <w:jc w:val="center"/>
        </w:trPr>
        <w:tc>
          <w:tcPr>
            <w:tcW w:w="2358" w:type="dxa"/>
            <w:shd w:val="clear" w:color="auto" w:fill="auto"/>
            <w:vAlign w:val="bottom"/>
          </w:tcPr>
          <w:p w14:paraId="7C11FA39" w14:textId="77777777" w:rsidR="00AF2BB1" w:rsidRPr="00157C15" w:rsidRDefault="00AF2BB1" w:rsidP="003B7BA3">
            <w:pPr>
              <w:jc w:val="both"/>
            </w:pPr>
            <w:r w:rsidRPr="00157C15">
              <w:rPr>
                <w:color w:val="000000"/>
              </w:rPr>
              <w:t>Pear Forelle</w:t>
            </w:r>
          </w:p>
        </w:tc>
        <w:tc>
          <w:tcPr>
            <w:tcW w:w="1440" w:type="dxa"/>
            <w:shd w:val="clear" w:color="auto" w:fill="auto"/>
            <w:vAlign w:val="bottom"/>
          </w:tcPr>
          <w:p w14:paraId="58B94588" w14:textId="77777777" w:rsidR="00AF2BB1" w:rsidRPr="00157C15" w:rsidRDefault="00AF2BB1" w:rsidP="003B7BA3">
            <w:pPr>
              <w:jc w:val="both"/>
            </w:pPr>
            <w:r w:rsidRPr="00157C15">
              <w:rPr>
                <w:color w:val="000000"/>
              </w:rPr>
              <w:t>702</w:t>
            </w:r>
          </w:p>
        </w:tc>
        <w:tc>
          <w:tcPr>
            <w:tcW w:w="1284" w:type="dxa"/>
            <w:shd w:val="clear" w:color="auto" w:fill="auto"/>
            <w:vAlign w:val="bottom"/>
          </w:tcPr>
          <w:p w14:paraId="56AD50BD" w14:textId="77777777" w:rsidR="00AF2BB1" w:rsidRPr="00157C15" w:rsidRDefault="00AF2BB1" w:rsidP="003B7BA3">
            <w:pPr>
              <w:jc w:val="both"/>
            </w:pPr>
            <w:r w:rsidRPr="00157C15">
              <w:rPr>
                <w:color w:val="000000"/>
              </w:rPr>
              <w:t>234</w:t>
            </w:r>
          </w:p>
        </w:tc>
      </w:tr>
      <w:tr w:rsidR="00AF2BB1" w:rsidRPr="00157C15" w14:paraId="29937DCB" w14:textId="77777777" w:rsidTr="00ED5FF0">
        <w:trPr>
          <w:jc w:val="center"/>
        </w:trPr>
        <w:tc>
          <w:tcPr>
            <w:tcW w:w="2358" w:type="dxa"/>
            <w:shd w:val="clear" w:color="auto" w:fill="auto"/>
            <w:vAlign w:val="bottom"/>
          </w:tcPr>
          <w:p w14:paraId="4BB1BEC7" w14:textId="77777777" w:rsidR="00AF2BB1" w:rsidRPr="00157C15" w:rsidRDefault="00AF2BB1" w:rsidP="003B7BA3">
            <w:pPr>
              <w:jc w:val="both"/>
            </w:pPr>
            <w:r w:rsidRPr="00157C15">
              <w:rPr>
                <w:color w:val="000000"/>
              </w:rPr>
              <w:t>Pear Kaiser</w:t>
            </w:r>
          </w:p>
        </w:tc>
        <w:tc>
          <w:tcPr>
            <w:tcW w:w="1440" w:type="dxa"/>
            <w:shd w:val="clear" w:color="auto" w:fill="auto"/>
            <w:vAlign w:val="bottom"/>
          </w:tcPr>
          <w:p w14:paraId="7CF0BCFE" w14:textId="77777777" w:rsidR="00AF2BB1" w:rsidRPr="00157C15" w:rsidRDefault="00AF2BB1" w:rsidP="003B7BA3">
            <w:pPr>
              <w:jc w:val="both"/>
            </w:pPr>
            <w:r w:rsidRPr="00157C15">
              <w:rPr>
                <w:color w:val="000000"/>
              </w:rPr>
              <w:t>300</w:t>
            </w:r>
          </w:p>
        </w:tc>
        <w:tc>
          <w:tcPr>
            <w:tcW w:w="1284" w:type="dxa"/>
            <w:shd w:val="clear" w:color="auto" w:fill="auto"/>
            <w:vAlign w:val="bottom"/>
          </w:tcPr>
          <w:p w14:paraId="3A8F6146" w14:textId="77777777" w:rsidR="00AF2BB1" w:rsidRPr="00157C15" w:rsidRDefault="00AF2BB1" w:rsidP="003B7BA3">
            <w:pPr>
              <w:jc w:val="both"/>
            </w:pPr>
            <w:r w:rsidRPr="00157C15">
              <w:rPr>
                <w:color w:val="000000"/>
              </w:rPr>
              <w:t>102</w:t>
            </w:r>
          </w:p>
        </w:tc>
      </w:tr>
      <w:tr w:rsidR="00AF2BB1" w:rsidRPr="00157C15" w14:paraId="511BBB55" w14:textId="77777777" w:rsidTr="00ED5FF0">
        <w:trPr>
          <w:jc w:val="center"/>
        </w:trPr>
        <w:tc>
          <w:tcPr>
            <w:tcW w:w="2358" w:type="dxa"/>
            <w:shd w:val="clear" w:color="auto" w:fill="auto"/>
            <w:vAlign w:val="bottom"/>
          </w:tcPr>
          <w:p w14:paraId="1A4D938A" w14:textId="77777777" w:rsidR="00AF2BB1" w:rsidRPr="00157C15" w:rsidRDefault="00AF2BB1" w:rsidP="003B7BA3">
            <w:pPr>
              <w:jc w:val="both"/>
            </w:pPr>
            <w:r w:rsidRPr="00157C15">
              <w:rPr>
                <w:color w:val="000000"/>
              </w:rPr>
              <w:t>Pear Monster</w:t>
            </w:r>
          </w:p>
        </w:tc>
        <w:tc>
          <w:tcPr>
            <w:tcW w:w="1440" w:type="dxa"/>
            <w:shd w:val="clear" w:color="auto" w:fill="auto"/>
            <w:vAlign w:val="bottom"/>
          </w:tcPr>
          <w:p w14:paraId="2D21D0D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05560C1F" w14:textId="77777777" w:rsidR="00AF2BB1" w:rsidRPr="00157C15" w:rsidRDefault="00AF2BB1" w:rsidP="003B7BA3">
            <w:pPr>
              <w:jc w:val="both"/>
            </w:pPr>
            <w:r w:rsidRPr="00157C15">
              <w:rPr>
                <w:color w:val="000000"/>
              </w:rPr>
              <w:t>166</w:t>
            </w:r>
          </w:p>
        </w:tc>
      </w:tr>
      <w:tr w:rsidR="00AF2BB1" w:rsidRPr="00157C15" w14:paraId="7314F078" w14:textId="77777777" w:rsidTr="00ED5FF0">
        <w:trPr>
          <w:jc w:val="center"/>
        </w:trPr>
        <w:tc>
          <w:tcPr>
            <w:tcW w:w="2358" w:type="dxa"/>
            <w:shd w:val="clear" w:color="auto" w:fill="auto"/>
            <w:vAlign w:val="bottom"/>
          </w:tcPr>
          <w:p w14:paraId="2FEE7CF4" w14:textId="77777777" w:rsidR="00AF2BB1" w:rsidRPr="00157C15" w:rsidRDefault="00AF2BB1" w:rsidP="003B7BA3">
            <w:pPr>
              <w:jc w:val="both"/>
            </w:pPr>
            <w:r w:rsidRPr="00157C15">
              <w:rPr>
                <w:color w:val="000000"/>
              </w:rPr>
              <w:t>Pear Red</w:t>
            </w:r>
          </w:p>
        </w:tc>
        <w:tc>
          <w:tcPr>
            <w:tcW w:w="1440" w:type="dxa"/>
            <w:shd w:val="clear" w:color="auto" w:fill="auto"/>
            <w:vAlign w:val="bottom"/>
          </w:tcPr>
          <w:p w14:paraId="6B3C64A5" w14:textId="77777777" w:rsidR="00AF2BB1" w:rsidRPr="00157C15" w:rsidRDefault="00AF2BB1" w:rsidP="003B7BA3">
            <w:pPr>
              <w:jc w:val="both"/>
            </w:pPr>
            <w:r w:rsidRPr="00157C15">
              <w:rPr>
                <w:color w:val="000000"/>
              </w:rPr>
              <w:t>666</w:t>
            </w:r>
          </w:p>
        </w:tc>
        <w:tc>
          <w:tcPr>
            <w:tcW w:w="1284" w:type="dxa"/>
            <w:shd w:val="clear" w:color="auto" w:fill="auto"/>
            <w:vAlign w:val="bottom"/>
          </w:tcPr>
          <w:p w14:paraId="06EDFD24" w14:textId="77777777" w:rsidR="00AF2BB1" w:rsidRPr="00157C15" w:rsidRDefault="00AF2BB1" w:rsidP="003B7BA3">
            <w:pPr>
              <w:jc w:val="both"/>
            </w:pPr>
            <w:r w:rsidRPr="00157C15">
              <w:rPr>
                <w:color w:val="000000"/>
              </w:rPr>
              <w:t>222</w:t>
            </w:r>
          </w:p>
        </w:tc>
      </w:tr>
      <w:tr w:rsidR="00AF2BB1" w:rsidRPr="00157C15" w14:paraId="4627B96D" w14:textId="77777777" w:rsidTr="00ED5FF0">
        <w:trPr>
          <w:jc w:val="center"/>
        </w:trPr>
        <w:tc>
          <w:tcPr>
            <w:tcW w:w="2358" w:type="dxa"/>
            <w:shd w:val="clear" w:color="auto" w:fill="auto"/>
            <w:vAlign w:val="bottom"/>
          </w:tcPr>
          <w:p w14:paraId="055A13BF" w14:textId="77777777" w:rsidR="00AF2BB1" w:rsidRPr="00157C15" w:rsidRDefault="00AF2BB1" w:rsidP="003B7BA3">
            <w:pPr>
              <w:jc w:val="both"/>
            </w:pPr>
            <w:r w:rsidRPr="00157C15">
              <w:rPr>
                <w:color w:val="000000"/>
              </w:rPr>
              <w:t>Pear Stone</w:t>
            </w:r>
          </w:p>
        </w:tc>
        <w:tc>
          <w:tcPr>
            <w:tcW w:w="1440" w:type="dxa"/>
            <w:shd w:val="clear" w:color="auto" w:fill="auto"/>
            <w:vAlign w:val="bottom"/>
          </w:tcPr>
          <w:p w14:paraId="6BB44C71" w14:textId="77777777" w:rsidR="00AF2BB1" w:rsidRPr="00157C15" w:rsidRDefault="00AF2BB1" w:rsidP="003B7BA3">
            <w:pPr>
              <w:jc w:val="both"/>
            </w:pPr>
            <w:r w:rsidRPr="00157C15">
              <w:rPr>
                <w:color w:val="000000"/>
              </w:rPr>
              <w:t>711</w:t>
            </w:r>
          </w:p>
        </w:tc>
        <w:tc>
          <w:tcPr>
            <w:tcW w:w="1284" w:type="dxa"/>
            <w:shd w:val="clear" w:color="auto" w:fill="auto"/>
            <w:vAlign w:val="bottom"/>
          </w:tcPr>
          <w:p w14:paraId="7EE584E1" w14:textId="77777777" w:rsidR="00AF2BB1" w:rsidRPr="00157C15" w:rsidRDefault="00AF2BB1" w:rsidP="003B7BA3">
            <w:pPr>
              <w:jc w:val="both"/>
            </w:pPr>
            <w:r w:rsidRPr="00157C15">
              <w:rPr>
                <w:color w:val="000000"/>
              </w:rPr>
              <w:t>237</w:t>
            </w:r>
          </w:p>
        </w:tc>
      </w:tr>
      <w:tr w:rsidR="00AF2BB1" w:rsidRPr="00157C15" w14:paraId="17EF23D1" w14:textId="77777777" w:rsidTr="00ED5FF0">
        <w:trPr>
          <w:jc w:val="center"/>
        </w:trPr>
        <w:tc>
          <w:tcPr>
            <w:tcW w:w="2358" w:type="dxa"/>
            <w:shd w:val="clear" w:color="auto" w:fill="auto"/>
            <w:vAlign w:val="bottom"/>
          </w:tcPr>
          <w:p w14:paraId="7D017704" w14:textId="77777777" w:rsidR="00AF2BB1" w:rsidRPr="00157C15" w:rsidRDefault="00AF2BB1" w:rsidP="003B7BA3">
            <w:pPr>
              <w:jc w:val="both"/>
            </w:pPr>
            <w:r w:rsidRPr="00157C15">
              <w:rPr>
                <w:color w:val="000000"/>
              </w:rPr>
              <w:t>Pear Williams</w:t>
            </w:r>
          </w:p>
        </w:tc>
        <w:tc>
          <w:tcPr>
            <w:tcW w:w="1440" w:type="dxa"/>
            <w:shd w:val="clear" w:color="auto" w:fill="auto"/>
            <w:vAlign w:val="bottom"/>
          </w:tcPr>
          <w:p w14:paraId="3C3FCE49"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76D9ADD8" w14:textId="77777777" w:rsidR="00AF2BB1" w:rsidRPr="00157C15" w:rsidRDefault="00AF2BB1" w:rsidP="003B7BA3">
            <w:pPr>
              <w:jc w:val="both"/>
            </w:pPr>
            <w:r w:rsidRPr="00157C15">
              <w:rPr>
                <w:color w:val="000000"/>
              </w:rPr>
              <w:t>166</w:t>
            </w:r>
          </w:p>
        </w:tc>
      </w:tr>
      <w:tr w:rsidR="00AF2BB1" w:rsidRPr="00157C15" w14:paraId="7FA0A5D0" w14:textId="77777777" w:rsidTr="00ED5FF0">
        <w:trPr>
          <w:jc w:val="center"/>
        </w:trPr>
        <w:tc>
          <w:tcPr>
            <w:tcW w:w="2358" w:type="dxa"/>
            <w:shd w:val="clear" w:color="auto" w:fill="auto"/>
            <w:vAlign w:val="bottom"/>
          </w:tcPr>
          <w:p w14:paraId="4C3DD594" w14:textId="77777777" w:rsidR="00AF2BB1" w:rsidRPr="00157C15" w:rsidRDefault="00AF2BB1" w:rsidP="003B7BA3">
            <w:pPr>
              <w:jc w:val="both"/>
            </w:pPr>
            <w:r w:rsidRPr="00157C15">
              <w:rPr>
                <w:color w:val="000000"/>
              </w:rPr>
              <w:t>Pepino</w:t>
            </w:r>
          </w:p>
        </w:tc>
        <w:tc>
          <w:tcPr>
            <w:tcW w:w="1440" w:type="dxa"/>
            <w:shd w:val="clear" w:color="auto" w:fill="auto"/>
            <w:vAlign w:val="bottom"/>
          </w:tcPr>
          <w:p w14:paraId="7B3761A2"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16A98003" w14:textId="77777777" w:rsidR="00AF2BB1" w:rsidRPr="00157C15" w:rsidRDefault="00AF2BB1" w:rsidP="003B7BA3">
            <w:pPr>
              <w:jc w:val="both"/>
            </w:pPr>
            <w:r w:rsidRPr="00157C15">
              <w:rPr>
                <w:color w:val="000000"/>
              </w:rPr>
              <w:t>166</w:t>
            </w:r>
          </w:p>
        </w:tc>
      </w:tr>
      <w:tr w:rsidR="00AF2BB1" w:rsidRPr="00157C15" w14:paraId="65D83889" w14:textId="77777777" w:rsidTr="00ED5FF0">
        <w:trPr>
          <w:jc w:val="center"/>
        </w:trPr>
        <w:tc>
          <w:tcPr>
            <w:tcW w:w="2358" w:type="dxa"/>
            <w:shd w:val="clear" w:color="auto" w:fill="auto"/>
            <w:vAlign w:val="bottom"/>
          </w:tcPr>
          <w:p w14:paraId="51061BA4" w14:textId="77777777" w:rsidR="00AF2BB1" w:rsidRPr="00157C15" w:rsidRDefault="00AF2BB1" w:rsidP="003B7BA3">
            <w:pPr>
              <w:jc w:val="both"/>
            </w:pPr>
            <w:r w:rsidRPr="00157C15">
              <w:rPr>
                <w:color w:val="000000"/>
              </w:rPr>
              <w:t>Pepper Green</w:t>
            </w:r>
          </w:p>
        </w:tc>
        <w:tc>
          <w:tcPr>
            <w:tcW w:w="1440" w:type="dxa"/>
            <w:shd w:val="clear" w:color="auto" w:fill="auto"/>
            <w:vAlign w:val="bottom"/>
          </w:tcPr>
          <w:p w14:paraId="725F3ED0" w14:textId="77777777" w:rsidR="00AF2BB1" w:rsidRPr="00157C15" w:rsidRDefault="00AF2BB1" w:rsidP="003B7BA3">
            <w:pPr>
              <w:jc w:val="both"/>
            </w:pPr>
            <w:r w:rsidRPr="00157C15">
              <w:rPr>
                <w:color w:val="000000"/>
              </w:rPr>
              <w:t>444</w:t>
            </w:r>
          </w:p>
        </w:tc>
        <w:tc>
          <w:tcPr>
            <w:tcW w:w="1284" w:type="dxa"/>
            <w:shd w:val="clear" w:color="auto" w:fill="auto"/>
            <w:vAlign w:val="bottom"/>
          </w:tcPr>
          <w:p w14:paraId="4AF9A267" w14:textId="77777777" w:rsidR="00AF2BB1" w:rsidRPr="00157C15" w:rsidRDefault="00AF2BB1" w:rsidP="003B7BA3">
            <w:pPr>
              <w:jc w:val="both"/>
            </w:pPr>
            <w:r w:rsidRPr="00157C15">
              <w:rPr>
                <w:color w:val="000000"/>
              </w:rPr>
              <w:t>148</w:t>
            </w:r>
          </w:p>
        </w:tc>
      </w:tr>
      <w:tr w:rsidR="00AF2BB1" w:rsidRPr="00157C15" w14:paraId="4FA79260" w14:textId="77777777" w:rsidTr="00ED5FF0">
        <w:trPr>
          <w:jc w:val="center"/>
        </w:trPr>
        <w:tc>
          <w:tcPr>
            <w:tcW w:w="2358" w:type="dxa"/>
            <w:shd w:val="clear" w:color="auto" w:fill="auto"/>
            <w:vAlign w:val="bottom"/>
          </w:tcPr>
          <w:p w14:paraId="32FDC7EC" w14:textId="77777777" w:rsidR="00AF2BB1" w:rsidRPr="00157C15" w:rsidRDefault="00AF2BB1" w:rsidP="003B7BA3">
            <w:pPr>
              <w:jc w:val="both"/>
            </w:pPr>
            <w:r w:rsidRPr="00157C15">
              <w:rPr>
                <w:color w:val="000000"/>
              </w:rPr>
              <w:t>Pepper Orange</w:t>
            </w:r>
          </w:p>
        </w:tc>
        <w:tc>
          <w:tcPr>
            <w:tcW w:w="1440" w:type="dxa"/>
            <w:shd w:val="clear" w:color="auto" w:fill="auto"/>
            <w:vAlign w:val="bottom"/>
          </w:tcPr>
          <w:p w14:paraId="4CEB6EA4" w14:textId="77777777" w:rsidR="00AF2BB1" w:rsidRPr="00157C15" w:rsidRDefault="00AF2BB1" w:rsidP="003B7BA3">
            <w:pPr>
              <w:jc w:val="both"/>
            </w:pPr>
            <w:r w:rsidRPr="00157C15">
              <w:rPr>
                <w:color w:val="000000"/>
              </w:rPr>
              <w:t>702</w:t>
            </w:r>
          </w:p>
        </w:tc>
        <w:tc>
          <w:tcPr>
            <w:tcW w:w="1284" w:type="dxa"/>
            <w:shd w:val="clear" w:color="auto" w:fill="auto"/>
            <w:vAlign w:val="bottom"/>
          </w:tcPr>
          <w:p w14:paraId="7F007579" w14:textId="77777777" w:rsidR="00AF2BB1" w:rsidRPr="00157C15" w:rsidRDefault="00AF2BB1" w:rsidP="003B7BA3">
            <w:pPr>
              <w:jc w:val="both"/>
            </w:pPr>
            <w:r w:rsidRPr="00157C15">
              <w:rPr>
                <w:color w:val="000000"/>
              </w:rPr>
              <w:t>234</w:t>
            </w:r>
          </w:p>
        </w:tc>
      </w:tr>
      <w:tr w:rsidR="00AF2BB1" w:rsidRPr="00157C15" w14:paraId="2305DFB8" w14:textId="77777777" w:rsidTr="00ED5FF0">
        <w:trPr>
          <w:jc w:val="center"/>
        </w:trPr>
        <w:tc>
          <w:tcPr>
            <w:tcW w:w="2358" w:type="dxa"/>
            <w:shd w:val="clear" w:color="auto" w:fill="auto"/>
            <w:vAlign w:val="bottom"/>
          </w:tcPr>
          <w:p w14:paraId="6AA74A9C" w14:textId="77777777" w:rsidR="00AF2BB1" w:rsidRPr="00157C15" w:rsidRDefault="00AF2BB1" w:rsidP="003B7BA3">
            <w:pPr>
              <w:jc w:val="both"/>
            </w:pPr>
            <w:r w:rsidRPr="00157C15">
              <w:rPr>
                <w:color w:val="000000"/>
              </w:rPr>
              <w:t>Pepper Red</w:t>
            </w:r>
          </w:p>
        </w:tc>
        <w:tc>
          <w:tcPr>
            <w:tcW w:w="1440" w:type="dxa"/>
            <w:shd w:val="clear" w:color="auto" w:fill="auto"/>
            <w:vAlign w:val="bottom"/>
          </w:tcPr>
          <w:p w14:paraId="2EE6256E" w14:textId="77777777" w:rsidR="00AF2BB1" w:rsidRPr="00157C15" w:rsidRDefault="00AF2BB1" w:rsidP="003B7BA3">
            <w:pPr>
              <w:jc w:val="both"/>
            </w:pPr>
            <w:r w:rsidRPr="00157C15">
              <w:rPr>
                <w:color w:val="000000"/>
              </w:rPr>
              <w:t>666</w:t>
            </w:r>
          </w:p>
        </w:tc>
        <w:tc>
          <w:tcPr>
            <w:tcW w:w="1284" w:type="dxa"/>
            <w:shd w:val="clear" w:color="auto" w:fill="auto"/>
            <w:vAlign w:val="bottom"/>
          </w:tcPr>
          <w:p w14:paraId="4E36AFDF" w14:textId="77777777" w:rsidR="00AF2BB1" w:rsidRPr="00157C15" w:rsidRDefault="00AF2BB1" w:rsidP="003B7BA3">
            <w:pPr>
              <w:jc w:val="both"/>
            </w:pPr>
            <w:r w:rsidRPr="00157C15">
              <w:rPr>
                <w:color w:val="000000"/>
              </w:rPr>
              <w:t>222</w:t>
            </w:r>
          </w:p>
        </w:tc>
      </w:tr>
      <w:tr w:rsidR="00AF2BB1" w:rsidRPr="00157C15" w14:paraId="222A936C" w14:textId="77777777" w:rsidTr="00ED5FF0">
        <w:trPr>
          <w:jc w:val="center"/>
        </w:trPr>
        <w:tc>
          <w:tcPr>
            <w:tcW w:w="2358" w:type="dxa"/>
            <w:shd w:val="clear" w:color="auto" w:fill="auto"/>
            <w:vAlign w:val="bottom"/>
          </w:tcPr>
          <w:p w14:paraId="33646A4A" w14:textId="77777777" w:rsidR="00AF2BB1" w:rsidRPr="00157C15" w:rsidRDefault="00AF2BB1" w:rsidP="003B7BA3">
            <w:pPr>
              <w:jc w:val="both"/>
            </w:pPr>
            <w:r w:rsidRPr="00157C15">
              <w:rPr>
                <w:color w:val="000000"/>
              </w:rPr>
              <w:t>Pepper Yellow</w:t>
            </w:r>
          </w:p>
        </w:tc>
        <w:tc>
          <w:tcPr>
            <w:tcW w:w="1440" w:type="dxa"/>
            <w:shd w:val="clear" w:color="auto" w:fill="auto"/>
            <w:vAlign w:val="bottom"/>
          </w:tcPr>
          <w:p w14:paraId="2E4E678F" w14:textId="77777777" w:rsidR="00AF2BB1" w:rsidRPr="00157C15" w:rsidRDefault="00AF2BB1" w:rsidP="003B7BA3">
            <w:pPr>
              <w:jc w:val="both"/>
            </w:pPr>
            <w:r w:rsidRPr="00157C15">
              <w:rPr>
                <w:color w:val="000000"/>
              </w:rPr>
              <w:t>666</w:t>
            </w:r>
          </w:p>
        </w:tc>
        <w:tc>
          <w:tcPr>
            <w:tcW w:w="1284" w:type="dxa"/>
            <w:shd w:val="clear" w:color="auto" w:fill="auto"/>
            <w:vAlign w:val="bottom"/>
          </w:tcPr>
          <w:p w14:paraId="10E7A827" w14:textId="77777777" w:rsidR="00AF2BB1" w:rsidRPr="00157C15" w:rsidRDefault="00AF2BB1" w:rsidP="003B7BA3">
            <w:pPr>
              <w:jc w:val="both"/>
            </w:pPr>
            <w:r w:rsidRPr="00157C15">
              <w:rPr>
                <w:color w:val="000000"/>
              </w:rPr>
              <w:t>222</w:t>
            </w:r>
          </w:p>
        </w:tc>
      </w:tr>
      <w:tr w:rsidR="00AF2BB1" w:rsidRPr="00157C15" w14:paraId="51BBB54C" w14:textId="77777777" w:rsidTr="00ED5FF0">
        <w:trPr>
          <w:jc w:val="center"/>
        </w:trPr>
        <w:tc>
          <w:tcPr>
            <w:tcW w:w="2358" w:type="dxa"/>
            <w:shd w:val="clear" w:color="auto" w:fill="auto"/>
            <w:vAlign w:val="bottom"/>
          </w:tcPr>
          <w:p w14:paraId="56665300" w14:textId="77777777" w:rsidR="00AF2BB1" w:rsidRPr="00157C15" w:rsidRDefault="00AF2BB1" w:rsidP="003B7BA3">
            <w:pPr>
              <w:jc w:val="both"/>
            </w:pPr>
            <w:r w:rsidRPr="00157C15">
              <w:rPr>
                <w:color w:val="000000"/>
              </w:rPr>
              <w:t>Physalis</w:t>
            </w:r>
          </w:p>
        </w:tc>
        <w:tc>
          <w:tcPr>
            <w:tcW w:w="1440" w:type="dxa"/>
            <w:shd w:val="clear" w:color="auto" w:fill="auto"/>
            <w:vAlign w:val="bottom"/>
          </w:tcPr>
          <w:p w14:paraId="2E8B0CC1"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7751537" w14:textId="77777777" w:rsidR="00AF2BB1" w:rsidRPr="00157C15" w:rsidRDefault="00AF2BB1" w:rsidP="003B7BA3">
            <w:pPr>
              <w:jc w:val="both"/>
            </w:pPr>
            <w:r w:rsidRPr="00157C15">
              <w:rPr>
                <w:color w:val="000000"/>
              </w:rPr>
              <w:t>164</w:t>
            </w:r>
          </w:p>
        </w:tc>
      </w:tr>
      <w:tr w:rsidR="00AF2BB1" w:rsidRPr="00157C15" w14:paraId="5DAB25CD" w14:textId="77777777" w:rsidTr="00ED5FF0">
        <w:trPr>
          <w:jc w:val="center"/>
        </w:trPr>
        <w:tc>
          <w:tcPr>
            <w:tcW w:w="2358" w:type="dxa"/>
            <w:shd w:val="clear" w:color="auto" w:fill="auto"/>
            <w:vAlign w:val="bottom"/>
          </w:tcPr>
          <w:p w14:paraId="2927080A" w14:textId="77777777" w:rsidR="00AF2BB1" w:rsidRPr="00157C15" w:rsidRDefault="00AF2BB1" w:rsidP="003B7BA3">
            <w:pPr>
              <w:jc w:val="both"/>
            </w:pPr>
            <w:r w:rsidRPr="00157C15">
              <w:rPr>
                <w:color w:val="000000"/>
              </w:rPr>
              <w:t>Physalis with Husk</w:t>
            </w:r>
          </w:p>
        </w:tc>
        <w:tc>
          <w:tcPr>
            <w:tcW w:w="1440" w:type="dxa"/>
            <w:shd w:val="clear" w:color="auto" w:fill="auto"/>
            <w:vAlign w:val="bottom"/>
          </w:tcPr>
          <w:p w14:paraId="596C42E5"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294F2E2C" w14:textId="77777777" w:rsidR="00AF2BB1" w:rsidRPr="00157C15" w:rsidRDefault="00AF2BB1" w:rsidP="003B7BA3">
            <w:pPr>
              <w:jc w:val="both"/>
            </w:pPr>
            <w:r w:rsidRPr="00157C15">
              <w:rPr>
                <w:color w:val="000000"/>
              </w:rPr>
              <w:t>164</w:t>
            </w:r>
          </w:p>
        </w:tc>
      </w:tr>
      <w:tr w:rsidR="00AF2BB1" w:rsidRPr="00157C15" w14:paraId="6EFF0012" w14:textId="77777777" w:rsidTr="00ED5FF0">
        <w:trPr>
          <w:jc w:val="center"/>
        </w:trPr>
        <w:tc>
          <w:tcPr>
            <w:tcW w:w="2358" w:type="dxa"/>
            <w:shd w:val="clear" w:color="auto" w:fill="auto"/>
            <w:vAlign w:val="bottom"/>
          </w:tcPr>
          <w:p w14:paraId="09D5FED2" w14:textId="77777777" w:rsidR="00AF2BB1" w:rsidRPr="00157C15" w:rsidRDefault="00AF2BB1" w:rsidP="003B7BA3">
            <w:pPr>
              <w:jc w:val="both"/>
            </w:pPr>
            <w:r w:rsidRPr="00157C15">
              <w:rPr>
                <w:color w:val="000000"/>
              </w:rPr>
              <w:t>Pineapple</w:t>
            </w:r>
          </w:p>
        </w:tc>
        <w:tc>
          <w:tcPr>
            <w:tcW w:w="1440" w:type="dxa"/>
            <w:shd w:val="clear" w:color="auto" w:fill="auto"/>
            <w:vAlign w:val="bottom"/>
          </w:tcPr>
          <w:p w14:paraId="719D6D7E"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3F7E653F" w14:textId="77777777" w:rsidR="00AF2BB1" w:rsidRPr="00157C15" w:rsidRDefault="00AF2BB1" w:rsidP="003B7BA3">
            <w:pPr>
              <w:jc w:val="both"/>
            </w:pPr>
            <w:r w:rsidRPr="00157C15">
              <w:rPr>
                <w:color w:val="000000"/>
              </w:rPr>
              <w:t>166</w:t>
            </w:r>
          </w:p>
        </w:tc>
      </w:tr>
      <w:tr w:rsidR="00AF2BB1" w:rsidRPr="00157C15" w14:paraId="1A7872F4" w14:textId="77777777" w:rsidTr="00ED5FF0">
        <w:trPr>
          <w:jc w:val="center"/>
        </w:trPr>
        <w:tc>
          <w:tcPr>
            <w:tcW w:w="2358" w:type="dxa"/>
            <w:shd w:val="clear" w:color="auto" w:fill="auto"/>
            <w:vAlign w:val="bottom"/>
          </w:tcPr>
          <w:p w14:paraId="47B298BE" w14:textId="77777777" w:rsidR="00AF2BB1" w:rsidRPr="00157C15" w:rsidRDefault="00AF2BB1" w:rsidP="003B7BA3">
            <w:pPr>
              <w:jc w:val="both"/>
            </w:pPr>
            <w:r w:rsidRPr="00157C15">
              <w:rPr>
                <w:color w:val="000000"/>
              </w:rPr>
              <w:t>Pineapple Mini</w:t>
            </w:r>
          </w:p>
        </w:tc>
        <w:tc>
          <w:tcPr>
            <w:tcW w:w="1440" w:type="dxa"/>
            <w:shd w:val="clear" w:color="auto" w:fill="auto"/>
            <w:vAlign w:val="bottom"/>
          </w:tcPr>
          <w:p w14:paraId="299A8193" w14:textId="77777777" w:rsidR="00AF2BB1" w:rsidRPr="00157C15" w:rsidRDefault="00AF2BB1" w:rsidP="003B7BA3">
            <w:pPr>
              <w:jc w:val="both"/>
            </w:pPr>
            <w:r w:rsidRPr="00157C15">
              <w:rPr>
                <w:color w:val="000000"/>
              </w:rPr>
              <w:t>493</w:t>
            </w:r>
          </w:p>
        </w:tc>
        <w:tc>
          <w:tcPr>
            <w:tcW w:w="1284" w:type="dxa"/>
            <w:shd w:val="clear" w:color="auto" w:fill="auto"/>
            <w:vAlign w:val="bottom"/>
          </w:tcPr>
          <w:p w14:paraId="2769A1FF" w14:textId="77777777" w:rsidR="00AF2BB1" w:rsidRPr="00157C15" w:rsidRDefault="00AF2BB1" w:rsidP="003B7BA3">
            <w:pPr>
              <w:jc w:val="both"/>
            </w:pPr>
            <w:r w:rsidRPr="00157C15">
              <w:rPr>
                <w:color w:val="000000"/>
              </w:rPr>
              <w:t>163</w:t>
            </w:r>
          </w:p>
        </w:tc>
      </w:tr>
      <w:tr w:rsidR="00AF2BB1" w:rsidRPr="00157C15" w14:paraId="6F8214AC" w14:textId="77777777" w:rsidTr="00ED5FF0">
        <w:trPr>
          <w:jc w:val="center"/>
        </w:trPr>
        <w:tc>
          <w:tcPr>
            <w:tcW w:w="2358" w:type="dxa"/>
            <w:shd w:val="clear" w:color="auto" w:fill="auto"/>
            <w:vAlign w:val="bottom"/>
          </w:tcPr>
          <w:p w14:paraId="19DEC0C7" w14:textId="77777777" w:rsidR="00AF2BB1" w:rsidRPr="00157C15" w:rsidRDefault="00AF2BB1" w:rsidP="003B7BA3">
            <w:pPr>
              <w:jc w:val="both"/>
            </w:pPr>
            <w:r w:rsidRPr="00157C15">
              <w:rPr>
                <w:color w:val="000000"/>
              </w:rPr>
              <w:t>Pitahaya Red</w:t>
            </w:r>
          </w:p>
        </w:tc>
        <w:tc>
          <w:tcPr>
            <w:tcW w:w="1440" w:type="dxa"/>
            <w:shd w:val="clear" w:color="auto" w:fill="auto"/>
            <w:vAlign w:val="bottom"/>
          </w:tcPr>
          <w:p w14:paraId="1196465F"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4D166734" w14:textId="77777777" w:rsidR="00AF2BB1" w:rsidRPr="00157C15" w:rsidRDefault="00AF2BB1" w:rsidP="003B7BA3">
            <w:pPr>
              <w:jc w:val="both"/>
            </w:pPr>
            <w:r w:rsidRPr="00157C15">
              <w:rPr>
                <w:color w:val="000000"/>
              </w:rPr>
              <w:t>166</w:t>
            </w:r>
          </w:p>
        </w:tc>
      </w:tr>
      <w:tr w:rsidR="00AF2BB1" w:rsidRPr="00157C15" w14:paraId="1031C998" w14:textId="77777777" w:rsidTr="00ED5FF0">
        <w:trPr>
          <w:jc w:val="center"/>
        </w:trPr>
        <w:tc>
          <w:tcPr>
            <w:tcW w:w="2358" w:type="dxa"/>
            <w:shd w:val="clear" w:color="auto" w:fill="auto"/>
            <w:vAlign w:val="bottom"/>
          </w:tcPr>
          <w:p w14:paraId="6C600211" w14:textId="77777777" w:rsidR="00AF2BB1" w:rsidRPr="00157C15" w:rsidRDefault="00AF2BB1" w:rsidP="003B7BA3">
            <w:pPr>
              <w:jc w:val="both"/>
            </w:pPr>
            <w:r w:rsidRPr="00157C15">
              <w:rPr>
                <w:color w:val="000000"/>
              </w:rPr>
              <w:t>Plum 447 151Plum 2</w:t>
            </w:r>
          </w:p>
        </w:tc>
        <w:tc>
          <w:tcPr>
            <w:tcW w:w="1440" w:type="dxa"/>
            <w:shd w:val="clear" w:color="auto" w:fill="auto"/>
            <w:vAlign w:val="bottom"/>
          </w:tcPr>
          <w:p w14:paraId="3A3C427C" w14:textId="77777777" w:rsidR="00AF2BB1" w:rsidRPr="00157C15" w:rsidRDefault="00AF2BB1" w:rsidP="003B7BA3">
            <w:pPr>
              <w:jc w:val="both"/>
            </w:pPr>
            <w:r w:rsidRPr="00157C15">
              <w:rPr>
                <w:color w:val="000000"/>
              </w:rPr>
              <w:t>420</w:t>
            </w:r>
          </w:p>
        </w:tc>
        <w:tc>
          <w:tcPr>
            <w:tcW w:w="1284" w:type="dxa"/>
            <w:shd w:val="clear" w:color="auto" w:fill="auto"/>
            <w:vAlign w:val="bottom"/>
          </w:tcPr>
          <w:p w14:paraId="34CF4FB6" w14:textId="77777777" w:rsidR="00AF2BB1" w:rsidRPr="00157C15" w:rsidRDefault="00AF2BB1" w:rsidP="003B7BA3">
            <w:pPr>
              <w:jc w:val="both"/>
            </w:pPr>
            <w:r w:rsidRPr="00157C15">
              <w:rPr>
                <w:color w:val="000000"/>
              </w:rPr>
              <w:t>142</w:t>
            </w:r>
          </w:p>
        </w:tc>
      </w:tr>
      <w:tr w:rsidR="00AF2BB1" w:rsidRPr="00157C15" w14:paraId="7978F297" w14:textId="77777777" w:rsidTr="00ED5FF0">
        <w:trPr>
          <w:jc w:val="center"/>
        </w:trPr>
        <w:tc>
          <w:tcPr>
            <w:tcW w:w="2358" w:type="dxa"/>
            <w:shd w:val="clear" w:color="auto" w:fill="auto"/>
            <w:vAlign w:val="bottom"/>
          </w:tcPr>
          <w:p w14:paraId="610F82D7" w14:textId="77777777" w:rsidR="00AF2BB1" w:rsidRPr="00157C15" w:rsidRDefault="00AF2BB1" w:rsidP="003B7BA3">
            <w:pPr>
              <w:jc w:val="both"/>
            </w:pPr>
            <w:r w:rsidRPr="00157C15">
              <w:rPr>
                <w:color w:val="000000"/>
              </w:rPr>
              <w:t>Plum 3</w:t>
            </w:r>
          </w:p>
        </w:tc>
        <w:tc>
          <w:tcPr>
            <w:tcW w:w="1440" w:type="dxa"/>
            <w:shd w:val="clear" w:color="auto" w:fill="auto"/>
            <w:vAlign w:val="bottom"/>
          </w:tcPr>
          <w:p w14:paraId="2B1B5BE8" w14:textId="77777777" w:rsidR="00AF2BB1" w:rsidRPr="00157C15" w:rsidRDefault="00AF2BB1" w:rsidP="003B7BA3">
            <w:pPr>
              <w:jc w:val="both"/>
            </w:pPr>
            <w:r w:rsidRPr="00157C15">
              <w:rPr>
                <w:color w:val="000000"/>
              </w:rPr>
              <w:t>900</w:t>
            </w:r>
          </w:p>
        </w:tc>
        <w:tc>
          <w:tcPr>
            <w:tcW w:w="1284" w:type="dxa"/>
            <w:shd w:val="clear" w:color="auto" w:fill="auto"/>
            <w:vAlign w:val="bottom"/>
          </w:tcPr>
          <w:p w14:paraId="53A1990A" w14:textId="77777777" w:rsidR="00AF2BB1" w:rsidRPr="00157C15" w:rsidRDefault="00AF2BB1" w:rsidP="003B7BA3">
            <w:pPr>
              <w:jc w:val="both"/>
            </w:pPr>
            <w:r w:rsidRPr="00157C15">
              <w:rPr>
                <w:color w:val="000000"/>
              </w:rPr>
              <w:t>304</w:t>
            </w:r>
          </w:p>
        </w:tc>
      </w:tr>
      <w:tr w:rsidR="00AF2BB1" w:rsidRPr="00157C15" w14:paraId="32765DAB" w14:textId="77777777" w:rsidTr="00ED5FF0">
        <w:trPr>
          <w:jc w:val="center"/>
        </w:trPr>
        <w:tc>
          <w:tcPr>
            <w:tcW w:w="2358" w:type="dxa"/>
            <w:shd w:val="clear" w:color="auto" w:fill="auto"/>
            <w:vAlign w:val="bottom"/>
          </w:tcPr>
          <w:p w14:paraId="2FFF8284" w14:textId="77777777" w:rsidR="00AF2BB1" w:rsidRPr="00157C15" w:rsidRDefault="00AF2BB1" w:rsidP="003B7BA3">
            <w:pPr>
              <w:jc w:val="both"/>
            </w:pPr>
            <w:r w:rsidRPr="00157C15">
              <w:rPr>
                <w:color w:val="000000"/>
              </w:rPr>
              <w:lastRenderedPageBreak/>
              <w:t>Pomegranate</w:t>
            </w:r>
          </w:p>
        </w:tc>
        <w:tc>
          <w:tcPr>
            <w:tcW w:w="1440" w:type="dxa"/>
            <w:shd w:val="clear" w:color="auto" w:fill="auto"/>
            <w:vAlign w:val="bottom"/>
          </w:tcPr>
          <w:p w14:paraId="783EDEF0"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1EFB86FD" w14:textId="77777777" w:rsidR="00AF2BB1" w:rsidRPr="00157C15" w:rsidRDefault="00AF2BB1" w:rsidP="003B7BA3">
            <w:pPr>
              <w:jc w:val="both"/>
            </w:pPr>
            <w:r w:rsidRPr="00157C15">
              <w:rPr>
                <w:color w:val="000000"/>
              </w:rPr>
              <w:t>164</w:t>
            </w:r>
          </w:p>
        </w:tc>
      </w:tr>
      <w:tr w:rsidR="00AF2BB1" w:rsidRPr="00157C15" w14:paraId="226A0C90" w14:textId="77777777" w:rsidTr="00ED5FF0">
        <w:trPr>
          <w:jc w:val="center"/>
        </w:trPr>
        <w:tc>
          <w:tcPr>
            <w:tcW w:w="2358" w:type="dxa"/>
            <w:shd w:val="clear" w:color="auto" w:fill="auto"/>
            <w:vAlign w:val="bottom"/>
          </w:tcPr>
          <w:p w14:paraId="01F44716" w14:textId="77777777" w:rsidR="00AF2BB1" w:rsidRPr="00157C15" w:rsidRDefault="00AF2BB1" w:rsidP="003B7BA3">
            <w:pPr>
              <w:jc w:val="both"/>
            </w:pPr>
            <w:r w:rsidRPr="00157C15">
              <w:rPr>
                <w:color w:val="000000"/>
              </w:rPr>
              <w:t>Pomelo Sweetie</w:t>
            </w:r>
          </w:p>
        </w:tc>
        <w:tc>
          <w:tcPr>
            <w:tcW w:w="1440" w:type="dxa"/>
            <w:shd w:val="clear" w:color="auto" w:fill="auto"/>
            <w:vAlign w:val="bottom"/>
          </w:tcPr>
          <w:p w14:paraId="1357C1EE"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28B77E03" w14:textId="77777777" w:rsidR="00AF2BB1" w:rsidRPr="00157C15" w:rsidRDefault="00AF2BB1" w:rsidP="003B7BA3">
            <w:pPr>
              <w:jc w:val="both"/>
            </w:pPr>
            <w:r w:rsidRPr="00157C15">
              <w:rPr>
                <w:color w:val="000000"/>
              </w:rPr>
              <w:t>153</w:t>
            </w:r>
          </w:p>
        </w:tc>
      </w:tr>
      <w:tr w:rsidR="00AF2BB1" w:rsidRPr="00157C15" w14:paraId="57E402A3" w14:textId="77777777" w:rsidTr="00ED5FF0">
        <w:trPr>
          <w:jc w:val="center"/>
        </w:trPr>
        <w:tc>
          <w:tcPr>
            <w:tcW w:w="2358" w:type="dxa"/>
            <w:shd w:val="clear" w:color="auto" w:fill="auto"/>
            <w:vAlign w:val="bottom"/>
          </w:tcPr>
          <w:p w14:paraId="5970B120" w14:textId="77777777" w:rsidR="00AF2BB1" w:rsidRPr="00157C15" w:rsidRDefault="00AF2BB1" w:rsidP="003B7BA3">
            <w:pPr>
              <w:jc w:val="both"/>
            </w:pPr>
            <w:r w:rsidRPr="00157C15">
              <w:rPr>
                <w:color w:val="000000"/>
              </w:rPr>
              <w:t>Potato Red</w:t>
            </w:r>
          </w:p>
        </w:tc>
        <w:tc>
          <w:tcPr>
            <w:tcW w:w="1440" w:type="dxa"/>
            <w:shd w:val="clear" w:color="auto" w:fill="auto"/>
            <w:vAlign w:val="bottom"/>
          </w:tcPr>
          <w:p w14:paraId="5347F709"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0ADCE904" w14:textId="77777777" w:rsidR="00AF2BB1" w:rsidRPr="00157C15" w:rsidRDefault="00AF2BB1" w:rsidP="003B7BA3">
            <w:pPr>
              <w:jc w:val="both"/>
            </w:pPr>
            <w:r w:rsidRPr="00157C15">
              <w:rPr>
                <w:color w:val="000000"/>
              </w:rPr>
              <w:t>150</w:t>
            </w:r>
          </w:p>
        </w:tc>
      </w:tr>
      <w:tr w:rsidR="00AF2BB1" w:rsidRPr="00157C15" w14:paraId="629F2F49" w14:textId="77777777" w:rsidTr="00ED5FF0">
        <w:trPr>
          <w:jc w:val="center"/>
        </w:trPr>
        <w:tc>
          <w:tcPr>
            <w:tcW w:w="2358" w:type="dxa"/>
            <w:shd w:val="clear" w:color="auto" w:fill="auto"/>
            <w:vAlign w:val="bottom"/>
          </w:tcPr>
          <w:p w14:paraId="61460C4B" w14:textId="77777777" w:rsidR="00AF2BB1" w:rsidRPr="00157C15" w:rsidRDefault="00AF2BB1" w:rsidP="003B7BA3">
            <w:pPr>
              <w:jc w:val="both"/>
            </w:pPr>
            <w:r w:rsidRPr="00157C15">
              <w:rPr>
                <w:color w:val="000000"/>
              </w:rPr>
              <w:t>Potato Red Washed</w:t>
            </w:r>
          </w:p>
        </w:tc>
        <w:tc>
          <w:tcPr>
            <w:tcW w:w="1440" w:type="dxa"/>
            <w:shd w:val="clear" w:color="auto" w:fill="auto"/>
            <w:vAlign w:val="bottom"/>
          </w:tcPr>
          <w:p w14:paraId="5752745C" w14:textId="77777777" w:rsidR="00AF2BB1" w:rsidRPr="00157C15" w:rsidRDefault="00AF2BB1" w:rsidP="003B7BA3">
            <w:pPr>
              <w:jc w:val="both"/>
            </w:pPr>
            <w:r w:rsidRPr="00157C15">
              <w:rPr>
                <w:color w:val="000000"/>
              </w:rPr>
              <w:t>453</w:t>
            </w:r>
          </w:p>
        </w:tc>
        <w:tc>
          <w:tcPr>
            <w:tcW w:w="1284" w:type="dxa"/>
            <w:shd w:val="clear" w:color="auto" w:fill="auto"/>
            <w:vAlign w:val="bottom"/>
          </w:tcPr>
          <w:p w14:paraId="1146C278" w14:textId="77777777" w:rsidR="00AF2BB1" w:rsidRPr="00157C15" w:rsidRDefault="00AF2BB1" w:rsidP="003B7BA3">
            <w:pPr>
              <w:jc w:val="both"/>
            </w:pPr>
            <w:r w:rsidRPr="00157C15">
              <w:rPr>
                <w:color w:val="000000"/>
              </w:rPr>
              <w:t>151</w:t>
            </w:r>
          </w:p>
        </w:tc>
      </w:tr>
      <w:tr w:rsidR="00AF2BB1" w:rsidRPr="00157C15" w14:paraId="2F30E805" w14:textId="77777777" w:rsidTr="00ED5FF0">
        <w:trPr>
          <w:jc w:val="center"/>
        </w:trPr>
        <w:tc>
          <w:tcPr>
            <w:tcW w:w="2358" w:type="dxa"/>
            <w:shd w:val="clear" w:color="auto" w:fill="auto"/>
            <w:vAlign w:val="bottom"/>
          </w:tcPr>
          <w:p w14:paraId="0FE5FE7B" w14:textId="77777777" w:rsidR="00AF2BB1" w:rsidRPr="00157C15" w:rsidRDefault="00AF2BB1" w:rsidP="003B7BA3">
            <w:pPr>
              <w:jc w:val="both"/>
            </w:pPr>
            <w:r w:rsidRPr="00157C15">
              <w:rPr>
                <w:color w:val="000000"/>
              </w:rPr>
              <w:t>Potato Sweet</w:t>
            </w:r>
          </w:p>
        </w:tc>
        <w:tc>
          <w:tcPr>
            <w:tcW w:w="1440" w:type="dxa"/>
            <w:shd w:val="clear" w:color="auto" w:fill="auto"/>
            <w:vAlign w:val="bottom"/>
          </w:tcPr>
          <w:p w14:paraId="05606AF0"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5EF319C8" w14:textId="77777777" w:rsidR="00AF2BB1" w:rsidRPr="00157C15" w:rsidRDefault="00AF2BB1" w:rsidP="003B7BA3">
            <w:pPr>
              <w:jc w:val="both"/>
            </w:pPr>
            <w:r w:rsidRPr="00157C15">
              <w:rPr>
                <w:color w:val="000000"/>
              </w:rPr>
              <w:t>150</w:t>
            </w:r>
          </w:p>
        </w:tc>
      </w:tr>
      <w:tr w:rsidR="00AF2BB1" w:rsidRPr="00157C15" w14:paraId="1A2B60F8" w14:textId="77777777" w:rsidTr="00ED5FF0">
        <w:trPr>
          <w:jc w:val="center"/>
        </w:trPr>
        <w:tc>
          <w:tcPr>
            <w:tcW w:w="2358" w:type="dxa"/>
            <w:shd w:val="clear" w:color="auto" w:fill="auto"/>
            <w:vAlign w:val="bottom"/>
          </w:tcPr>
          <w:p w14:paraId="0241E3E8" w14:textId="77777777" w:rsidR="00AF2BB1" w:rsidRPr="00157C15" w:rsidRDefault="00AF2BB1" w:rsidP="003B7BA3">
            <w:pPr>
              <w:jc w:val="both"/>
            </w:pPr>
            <w:r w:rsidRPr="00157C15">
              <w:rPr>
                <w:color w:val="000000"/>
              </w:rPr>
              <w:t>Potato White</w:t>
            </w:r>
          </w:p>
        </w:tc>
        <w:tc>
          <w:tcPr>
            <w:tcW w:w="1440" w:type="dxa"/>
            <w:shd w:val="clear" w:color="auto" w:fill="auto"/>
            <w:vAlign w:val="bottom"/>
          </w:tcPr>
          <w:p w14:paraId="34D0F7D3" w14:textId="77777777" w:rsidR="00AF2BB1" w:rsidRPr="00157C15" w:rsidRDefault="00AF2BB1" w:rsidP="003B7BA3">
            <w:pPr>
              <w:jc w:val="both"/>
            </w:pPr>
            <w:r w:rsidRPr="00157C15">
              <w:rPr>
                <w:color w:val="000000"/>
              </w:rPr>
              <w:t>450</w:t>
            </w:r>
          </w:p>
        </w:tc>
        <w:tc>
          <w:tcPr>
            <w:tcW w:w="1284" w:type="dxa"/>
            <w:shd w:val="clear" w:color="auto" w:fill="auto"/>
            <w:vAlign w:val="bottom"/>
          </w:tcPr>
          <w:p w14:paraId="4FC02A80" w14:textId="77777777" w:rsidR="00AF2BB1" w:rsidRPr="00157C15" w:rsidRDefault="00AF2BB1" w:rsidP="003B7BA3">
            <w:pPr>
              <w:jc w:val="both"/>
            </w:pPr>
            <w:r w:rsidRPr="00157C15">
              <w:rPr>
                <w:color w:val="000000"/>
              </w:rPr>
              <w:t>150</w:t>
            </w:r>
          </w:p>
        </w:tc>
      </w:tr>
      <w:tr w:rsidR="00AF2BB1" w:rsidRPr="00157C15" w14:paraId="58B31229" w14:textId="77777777" w:rsidTr="00ED5FF0">
        <w:trPr>
          <w:jc w:val="center"/>
        </w:trPr>
        <w:tc>
          <w:tcPr>
            <w:tcW w:w="2358" w:type="dxa"/>
            <w:shd w:val="clear" w:color="auto" w:fill="auto"/>
            <w:vAlign w:val="bottom"/>
          </w:tcPr>
          <w:p w14:paraId="0D33D639" w14:textId="77777777" w:rsidR="00AF2BB1" w:rsidRPr="00157C15" w:rsidRDefault="00AF2BB1" w:rsidP="003B7BA3">
            <w:pPr>
              <w:jc w:val="both"/>
            </w:pPr>
            <w:r w:rsidRPr="00157C15">
              <w:rPr>
                <w:color w:val="000000"/>
              </w:rPr>
              <w:t>Quince</w:t>
            </w:r>
          </w:p>
        </w:tc>
        <w:tc>
          <w:tcPr>
            <w:tcW w:w="1440" w:type="dxa"/>
            <w:shd w:val="clear" w:color="auto" w:fill="auto"/>
            <w:vAlign w:val="bottom"/>
          </w:tcPr>
          <w:p w14:paraId="18AE112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68D54488" w14:textId="2ED501B5" w:rsidR="00AF2BB1" w:rsidRPr="00157C15" w:rsidRDefault="00AF2BB1" w:rsidP="003B7BA3">
            <w:pPr>
              <w:jc w:val="both"/>
            </w:pPr>
            <w:r w:rsidRPr="00157C15">
              <w:rPr>
                <w:color w:val="000000"/>
              </w:rPr>
              <w:t>166</w:t>
            </w:r>
          </w:p>
        </w:tc>
      </w:tr>
      <w:tr w:rsidR="00AF2BB1" w:rsidRPr="00157C15" w14:paraId="08D40416" w14:textId="77777777" w:rsidTr="00ED5FF0">
        <w:trPr>
          <w:jc w:val="center"/>
        </w:trPr>
        <w:tc>
          <w:tcPr>
            <w:tcW w:w="2358" w:type="dxa"/>
            <w:shd w:val="clear" w:color="auto" w:fill="auto"/>
            <w:vAlign w:val="bottom"/>
          </w:tcPr>
          <w:p w14:paraId="68CC994A" w14:textId="77777777" w:rsidR="00AF2BB1" w:rsidRPr="00157C15" w:rsidRDefault="00AF2BB1" w:rsidP="003B7BA3">
            <w:pPr>
              <w:jc w:val="both"/>
            </w:pPr>
            <w:r w:rsidRPr="00157C15">
              <w:rPr>
                <w:color w:val="000000"/>
              </w:rPr>
              <w:t>Rambutan</w:t>
            </w:r>
          </w:p>
        </w:tc>
        <w:tc>
          <w:tcPr>
            <w:tcW w:w="1440" w:type="dxa"/>
            <w:shd w:val="clear" w:color="auto" w:fill="auto"/>
            <w:vAlign w:val="bottom"/>
          </w:tcPr>
          <w:p w14:paraId="0C21A964"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026C1E53" w14:textId="77777777" w:rsidR="00AF2BB1" w:rsidRPr="00157C15" w:rsidRDefault="00AF2BB1" w:rsidP="003B7BA3">
            <w:pPr>
              <w:jc w:val="both"/>
            </w:pPr>
            <w:r w:rsidRPr="00157C15">
              <w:rPr>
                <w:color w:val="000000"/>
              </w:rPr>
              <w:t>164</w:t>
            </w:r>
          </w:p>
        </w:tc>
      </w:tr>
      <w:tr w:rsidR="00AF2BB1" w:rsidRPr="00157C15" w14:paraId="0818CC15" w14:textId="77777777" w:rsidTr="00ED5FF0">
        <w:trPr>
          <w:jc w:val="center"/>
        </w:trPr>
        <w:tc>
          <w:tcPr>
            <w:tcW w:w="2358" w:type="dxa"/>
            <w:shd w:val="clear" w:color="auto" w:fill="auto"/>
            <w:vAlign w:val="bottom"/>
          </w:tcPr>
          <w:p w14:paraId="48AD80BB" w14:textId="77777777" w:rsidR="00AF2BB1" w:rsidRPr="00157C15" w:rsidRDefault="00AF2BB1" w:rsidP="003B7BA3">
            <w:pPr>
              <w:jc w:val="both"/>
            </w:pPr>
            <w:r w:rsidRPr="00157C15">
              <w:rPr>
                <w:color w:val="000000"/>
              </w:rPr>
              <w:t>Raspberry</w:t>
            </w:r>
          </w:p>
        </w:tc>
        <w:tc>
          <w:tcPr>
            <w:tcW w:w="1440" w:type="dxa"/>
            <w:shd w:val="clear" w:color="auto" w:fill="auto"/>
            <w:vAlign w:val="bottom"/>
          </w:tcPr>
          <w:p w14:paraId="4330745E"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34ED2107" w14:textId="77777777" w:rsidR="00AF2BB1" w:rsidRPr="00157C15" w:rsidRDefault="00AF2BB1" w:rsidP="003B7BA3">
            <w:pPr>
              <w:jc w:val="both"/>
            </w:pPr>
            <w:r w:rsidRPr="00157C15">
              <w:rPr>
                <w:color w:val="000000"/>
              </w:rPr>
              <w:t>166</w:t>
            </w:r>
          </w:p>
        </w:tc>
      </w:tr>
      <w:tr w:rsidR="00AF2BB1" w:rsidRPr="00157C15" w14:paraId="7FFCBBF2" w14:textId="77777777" w:rsidTr="00ED5FF0">
        <w:trPr>
          <w:jc w:val="center"/>
        </w:trPr>
        <w:tc>
          <w:tcPr>
            <w:tcW w:w="2358" w:type="dxa"/>
            <w:shd w:val="clear" w:color="auto" w:fill="auto"/>
            <w:vAlign w:val="bottom"/>
          </w:tcPr>
          <w:p w14:paraId="3A5A007F" w14:textId="77777777" w:rsidR="00AF2BB1" w:rsidRPr="00157C15" w:rsidRDefault="00AF2BB1" w:rsidP="003B7BA3">
            <w:pPr>
              <w:jc w:val="both"/>
            </w:pPr>
            <w:r w:rsidRPr="00157C15">
              <w:rPr>
                <w:color w:val="000000"/>
              </w:rPr>
              <w:t>Redcurrant</w:t>
            </w:r>
          </w:p>
        </w:tc>
        <w:tc>
          <w:tcPr>
            <w:tcW w:w="1440" w:type="dxa"/>
            <w:shd w:val="clear" w:color="auto" w:fill="auto"/>
            <w:vAlign w:val="bottom"/>
          </w:tcPr>
          <w:p w14:paraId="29D1CAD3"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705ECD74" w14:textId="77777777" w:rsidR="00AF2BB1" w:rsidRPr="00157C15" w:rsidRDefault="00AF2BB1" w:rsidP="003B7BA3">
            <w:pPr>
              <w:jc w:val="both"/>
            </w:pPr>
            <w:r w:rsidRPr="00157C15">
              <w:rPr>
                <w:color w:val="000000"/>
              </w:rPr>
              <w:t>164</w:t>
            </w:r>
          </w:p>
        </w:tc>
      </w:tr>
      <w:tr w:rsidR="00AF2BB1" w:rsidRPr="00157C15" w14:paraId="4609B3D3" w14:textId="77777777" w:rsidTr="00ED5FF0">
        <w:trPr>
          <w:jc w:val="center"/>
        </w:trPr>
        <w:tc>
          <w:tcPr>
            <w:tcW w:w="2358" w:type="dxa"/>
            <w:shd w:val="clear" w:color="auto" w:fill="auto"/>
            <w:vAlign w:val="bottom"/>
          </w:tcPr>
          <w:p w14:paraId="1DC326D5" w14:textId="77777777" w:rsidR="00AF2BB1" w:rsidRPr="00157C15" w:rsidRDefault="00AF2BB1" w:rsidP="003B7BA3">
            <w:pPr>
              <w:jc w:val="both"/>
            </w:pPr>
            <w:r w:rsidRPr="00157C15">
              <w:rPr>
                <w:color w:val="000000"/>
              </w:rPr>
              <w:t>Salak</w:t>
            </w:r>
          </w:p>
        </w:tc>
        <w:tc>
          <w:tcPr>
            <w:tcW w:w="1440" w:type="dxa"/>
            <w:shd w:val="clear" w:color="auto" w:fill="auto"/>
            <w:vAlign w:val="bottom"/>
          </w:tcPr>
          <w:p w14:paraId="62B56CDA"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651DDF3A" w14:textId="77777777" w:rsidR="00AF2BB1" w:rsidRPr="00157C15" w:rsidRDefault="00AF2BB1" w:rsidP="003B7BA3">
            <w:pPr>
              <w:jc w:val="both"/>
            </w:pPr>
            <w:r w:rsidRPr="00157C15">
              <w:rPr>
                <w:color w:val="000000"/>
              </w:rPr>
              <w:t>162</w:t>
            </w:r>
          </w:p>
        </w:tc>
      </w:tr>
      <w:tr w:rsidR="00AF2BB1" w:rsidRPr="00157C15" w14:paraId="49C67981" w14:textId="77777777" w:rsidTr="00ED5FF0">
        <w:trPr>
          <w:jc w:val="center"/>
        </w:trPr>
        <w:tc>
          <w:tcPr>
            <w:tcW w:w="2358" w:type="dxa"/>
            <w:shd w:val="clear" w:color="auto" w:fill="auto"/>
            <w:vAlign w:val="bottom"/>
          </w:tcPr>
          <w:p w14:paraId="7D4473E0" w14:textId="77777777" w:rsidR="00AF2BB1" w:rsidRPr="00157C15" w:rsidRDefault="00AF2BB1" w:rsidP="003B7BA3">
            <w:pPr>
              <w:jc w:val="both"/>
            </w:pPr>
            <w:r w:rsidRPr="00157C15">
              <w:rPr>
                <w:color w:val="000000"/>
              </w:rPr>
              <w:t>Strawberry</w:t>
            </w:r>
          </w:p>
        </w:tc>
        <w:tc>
          <w:tcPr>
            <w:tcW w:w="1440" w:type="dxa"/>
            <w:shd w:val="clear" w:color="auto" w:fill="auto"/>
            <w:vAlign w:val="bottom"/>
          </w:tcPr>
          <w:p w14:paraId="461E4A7E"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131C8FD4" w14:textId="77777777" w:rsidR="00AF2BB1" w:rsidRPr="00157C15" w:rsidRDefault="00AF2BB1" w:rsidP="003B7BA3">
            <w:pPr>
              <w:jc w:val="both"/>
            </w:pPr>
            <w:r w:rsidRPr="00157C15">
              <w:rPr>
                <w:color w:val="000000"/>
              </w:rPr>
              <w:t>164</w:t>
            </w:r>
          </w:p>
        </w:tc>
      </w:tr>
      <w:tr w:rsidR="00AF2BB1" w:rsidRPr="00157C15" w14:paraId="06CF14A5" w14:textId="77777777" w:rsidTr="00ED5FF0">
        <w:trPr>
          <w:jc w:val="center"/>
        </w:trPr>
        <w:tc>
          <w:tcPr>
            <w:tcW w:w="2358" w:type="dxa"/>
            <w:shd w:val="clear" w:color="auto" w:fill="auto"/>
            <w:vAlign w:val="bottom"/>
          </w:tcPr>
          <w:p w14:paraId="5E301A43" w14:textId="77777777" w:rsidR="00AF2BB1" w:rsidRPr="00157C15" w:rsidRDefault="00AF2BB1" w:rsidP="003B7BA3">
            <w:pPr>
              <w:jc w:val="both"/>
            </w:pPr>
            <w:r w:rsidRPr="00157C15">
              <w:rPr>
                <w:color w:val="000000"/>
              </w:rPr>
              <w:t>Strawberry Wedge</w:t>
            </w:r>
          </w:p>
        </w:tc>
        <w:tc>
          <w:tcPr>
            <w:tcW w:w="1440" w:type="dxa"/>
            <w:shd w:val="clear" w:color="auto" w:fill="auto"/>
            <w:vAlign w:val="bottom"/>
          </w:tcPr>
          <w:p w14:paraId="766C525B"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34A05AFB" w14:textId="77777777" w:rsidR="00AF2BB1" w:rsidRPr="00157C15" w:rsidRDefault="00AF2BB1" w:rsidP="003B7BA3">
            <w:pPr>
              <w:jc w:val="both"/>
            </w:pPr>
            <w:r w:rsidRPr="00157C15">
              <w:rPr>
                <w:color w:val="000000"/>
              </w:rPr>
              <w:t>246</w:t>
            </w:r>
          </w:p>
        </w:tc>
      </w:tr>
      <w:tr w:rsidR="00AF2BB1" w:rsidRPr="00157C15" w14:paraId="31D1623B" w14:textId="77777777" w:rsidTr="00ED5FF0">
        <w:trPr>
          <w:jc w:val="center"/>
        </w:trPr>
        <w:tc>
          <w:tcPr>
            <w:tcW w:w="2358" w:type="dxa"/>
            <w:shd w:val="clear" w:color="auto" w:fill="auto"/>
            <w:vAlign w:val="bottom"/>
          </w:tcPr>
          <w:p w14:paraId="5157C007" w14:textId="77777777" w:rsidR="00AF2BB1" w:rsidRPr="00157C15" w:rsidRDefault="00AF2BB1" w:rsidP="003B7BA3">
            <w:pPr>
              <w:jc w:val="both"/>
            </w:pPr>
            <w:r w:rsidRPr="00157C15">
              <w:rPr>
                <w:color w:val="000000"/>
              </w:rPr>
              <w:t>Tamarillo</w:t>
            </w:r>
          </w:p>
        </w:tc>
        <w:tc>
          <w:tcPr>
            <w:tcW w:w="1440" w:type="dxa"/>
            <w:shd w:val="clear" w:color="auto" w:fill="auto"/>
            <w:vAlign w:val="bottom"/>
          </w:tcPr>
          <w:p w14:paraId="2E6EAE53"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67228190" w14:textId="77777777" w:rsidR="00AF2BB1" w:rsidRPr="00157C15" w:rsidRDefault="00AF2BB1" w:rsidP="003B7BA3">
            <w:pPr>
              <w:jc w:val="both"/>
            </w:pPr>
            <w:r w:rsidRPr="00157C15">
              <w:rPr>
                <w:color w:val="000000"/>
              </w:rPr>
              <w:t>166</w:t>
            </w:r>
          </w:p>
        </w:tc>
      </w:tr>
      <w:tr w:rsidR="00AF2BB1" w:rsidRPr="00157C15" w14:paraId="1B527831" w14:textId="77777777" w:rsidTr="00ED5FF0">
        <w:trPr>
          <w:jc w:val="center"/>
        </w:trPr>
        <w:tc>
          <w:tcPr>
            <w:tcW w:w="2358" w:type="dxa"/>
            <w:shd w:val="clear" w:color="auto" w:fill="auto"/>
            <w:vAlign w:val="bottom"/>
          </w:tcPr>
          <w:p w14:paraId="48B24102" w14:textId="77777777" w:rsidR="00AF2BB1" w:rsidRPr="00157C15" w:rsidRDefault="00AF2BB1" w:rsidP="003B7BA3">
            <w:pPr>
              <w:jc w:val="both"/>
            </w:pPr>
            <w:r w:rsidRPr="00157C15">
              <w:rPr>
                <w:color w:val="000000"/>
              </w:rPr>
              <w:t>Tangelo</w:t>
            </w:r>
          </w:p>
        </w:tc>
        <w:tc>
          <w:tcPr>
            <w:tcW w:w="1440" w:type="dxa"/>
            <w:shd w:val="clear" w:color="auto" w:fill="auto"/>
            <w:vAlign w:val="bottom"/>
          </w:tcPr>
          <w:p w14:paraId="7974BFD1" w14:textId="77777777" w:rsidR="00AF2BB1" w:rsidRPr="00157C15" w:rsidRDefault="00AF2BB1" w:rsidP="003B7BA3">
            <w:pPr>
              <w:jc w:val="both"/>
            </w:pPr>
            <w:r w:rsidRPr="00157C15">
              <w:rPr>
                <w:color w:val="000000"/>
              </w:rPr>
              <w:t>490</w:t>
            </w:r>
          </w:p>
        </w:tc>
        <w:tc>
          <w:tcPr>
            <w:tcW w:w="1284" w:type="dxa"/>
            <w:shd w:val="clear" w:color="auto" w:fill="auto"/>
            <w:vAlign w:val="bottom"/>
          </w:tcPr>
          <w:p w14:paraId="0EEFA9D1" w14:textId="77777777" w:rsidR="00AF2BB1" w:rsidRPr="00157C15" w:rsidRDefault="00AF2BB1" w:rsidP="003B7BA3">
            <w:pPr>
              <w:jc w:val="both"/>
            </w:pPr>
            <w:r w:rsidRPr="00157C15">
              <w:rPr>
                <w:color w:val="000000"/>
              </w:rPr>
              <w:t>166</w:t>
            </w:r>
          </w:p>
        </w:tc>
      </w:tr>
      <w:tr w:rsidR="00AF2BB1" w:rsidRPr="00157C15" w14:paraId="036769B0" w14:textId="77777777" w:rsidTr="00ED5FF0">
        <w:trPr>
          <w:jc w:val="center"/>
        </w:trPr>
        <w:tc>
          <w:tcPr>
            <w:tcW w:w="2358" w:type="dxa"/>
            <w:shd w:val="clear" w:color="auto" w:fill="auto"/>
            <w:vAlign w:val="bottom"/>
          </w:tcPr>
          <w:p w14:paraId="45D9AB4B" w14:textId="77777777" w:rsidR="00AF2BB1" w:rsidRPr="00157C15" w:rsidRDefault="00AF2BB1" w:rsidP="003B7BA3">
            <w:pPr>
              <w:jc w:val="both"/>
            </w:pPr>
            <w:r w:rsidRPr="00157C15">
              <w:rPr>
                <w:color w:val="000000"/>
              </w:rPr>
              <w:t>Tomato 1</w:t>
            </w:r>
          </w:p>
        </w:tc>
        <w:tc>
          <w:tcPr>
            <w:tcW w:w="1440" w:type="dxa"/>
            <w:shd w:val="clear" w:color="auto" w:fill="auto"/>
            <w:vAlign w:val="bottom"/>
          </w:tcPr>
          <w:p w14:paraId="4A8D3EA0"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27A86CEC" w14:textId="77777777" w:rsidR="00AF2BB1" w:rsidRPr="00157C15" w:rsidRDefault="00AF2BB1" w:rsidP="003B7BA3">
            <w:pPr>
              <w:jc w:val="both"/>
            </w:pPr>
            <w:r w:rsidRPr="00157C15">
              <w:rPr>
                <w:color w:val="000000"/>
              </w:rPr>
              <w:t>246</w:t>
            </w:r>
          </w:p>
        </w:tc>
      </w:tr>
      <w:tr w:rsidR="00AF2BB1" w:rsidRPr="00157C15" w14:paraId="203AC201" w14:textId="77777777" w:rsidTr="00ED5FF0">
        <w:trPr>
          <w:jc w:val="center"/>
        </w:trPr>
        <w:tc>
          <w:tcPr>
            <w:tcW w:w="2358" w:type="dxa"/>
            <w:shd w:val="clear" w:color="auto" w:fill="auto"/>
            <w:vAlign w:val="bottom"/>
          </w:tcPr>
          <w:p w14:paraId="314E3125" w14:textId="77777777" w:rsidR="00AF2BB1" w:rsidRPr="00157C15" w:rsidRDefault="00AF2BB1" w:rsidP="003B7BA3">
            <w:pPr>
              <w:jc w:val="both"/>
            </w:pPr>
            <w:r w:rsidRPr="00157C15">
              <w:rPr>
                <w:color w:val="000000"/>
              </w:rPr>
              <w:t>Tomato 2</w:t>
            </w:r>
          </w:p>
        </w:tc>
        <w:tc>
          <w:tcPr>
            <w:tcW w:w="1440" w:type="dxa"/>
            <w:shd w:val="clear" w:color="auto" w:fill="auto"/>
            <w:vAlign w:val="bottom"/>
          </w:tcPr>
          <w:p w14:paraId="1FC038BA" w14:textId="77777777" w:rsidR="00AF2BB1" w:rsidRPr="00157C15" w:rsidRDefault="00AF2BB1" w:rsidP="003B7BA3">
            <w:pPr>
              <w:jc w:val="both"/>
            </w:pPr>
            <w:r w:rsidRPr="00157C15">
              <w:rPr>
                <w:color w:val="000000"/>
              </w:rPr>
              <w:t>672</w:t>
            </w:r>
          </w:p>
        </w:tc>
        <w:tc>
          <w:tcPr>
            <w:tcW w:w="1284" w:type="dxa"/>
            <w:shd w:val="clear" w:color="auto" w:fill="auto"/>
            <w:vAlign w:val="bottom"/>
          </w:tcPr>
          <w:p w14:paraId="2C4CFAB5" w14:textId="77777777" w:rsidR="00AF2BB1" w:rsidRPr="00157C15" w:rsidRDefault="00AF2BB1" w:rsidP="003B7BA3">
            <w:pPr>
              <w:jc w:val="both"/>
            </w:pPr>
            <w:r w:rsidRPr="00157C15">
              <w:rPr>
                <w:color w:val="000000"/>
              </w:rPr>
              <w:t>225</w:t>
            </w:r>
          </w:p>
        </w:tc>
      </w:tr>
      <w:tr w:rsidR="00AF2BB1" w:rsidRPr="00157C15" w14:paraId="46D2FE8F" w14:textId="77777777" w:rsidTr="00ED5FF0">
        <w:trPr>
          <w:jc w:val="center"/>
        </w:trPr>
        <w:tc>
          <w:tcPr>
            <w:tcW w:w="2358" w:type="dxa"/>
            <w:shd w:val="clear" w:color="auto" w:fill="auto"/>
            <w:vAlign w:val="bottom"/>
          </w:tcPr>
          <w:p w14:paraId="09316873" w14:textId="77777777" w:rsidR="00AF2BB1" w:rsidRPr="00157C15" w:rsidRDefault="00AF2BB1" w:rsidP="003B7BA3">
            <w:pPr>
              <w:jc w:val="both"/>
            </w:pPr>
            <w:r w:rsidRPr="00157C15">
              <w:rPr>
                <w:color w:val="000000"/>
              </w:rPr>
              <w:t>Tomato 3</w:t>
            </w:r>
          </w:p>
        </w:tc>
        <w:tc>
          <w:tcPr>
            <w:tcW w:w="1440" w:type="dxa"/>
            <w:shd w:val="clear" w:color="auto" w:fill="auto"/>
            <w:vAlign w:val="bottom"/>
          </w:tcPr>
          <w:p w14:paraId="4780AD36" w14:textId="77777777" w:rsidR="00AF2BB1" w:rsidRPr="00157C15" w:rsidRDefault="00AF2BB1" w:rsidP="003B7BA3">
            <w:pPr>
              <w:jc w:val="both"/>
            </w:pPr>
            <w:r w:rsidRPr="00157C15">
              <w:rPr>
                <w:color w:val="000000"/>
              </w:rPr>
              <w:t>738</w:t>
            </w:r>
          </w:p>
        </w:tc>
        <w:tc>
          <w:tcPr>
            <w:tcW w:w="1284" w:type="dxa"/>
            <w:shd w:val="clear" w:color="auto" w:fill="auto"/>
            <w:vAlign w:val="bottom"/>
          </w:tcPr>
          <w:p w14:paraId="2E81DB9E" w14:textId="77777777" w:rsidR="00AF2BB1" w:rsidRPr="00157C15" w:rsidRDefault="00AF2BB1" w:rsidP="003B7BA3">
            <w:pPr>
              <w:jc w:val="both"/>
            </w:pPr>
            <w:r w:rsidRPr="00157C15">
              <w:rPr>
                <w:color w:val="000000"/>
              </w:rPr>
              <w:t>246</w:t>
            </w:r>
          </w:p>
        </w:tc>
      </w:tr>
      <w:tr w:rsidR="00AF2BB1" w:rsidRPr="00157C15" w14:paraId="503228E5" w14:textId="77777777" w:rsidTr="00ED5FF0">
        <w:trPr>
          <w:jc w:val="center"/>
        </w:trPr>
        <w:tc>
          <w:tcPr>
            <w:tcW w:w="2358" w:type="dxa"/>
            <w:shd w:val="clear" w:color="auto" w:fill="auto"/>
            <w:vAlign w:val="bottom"/>
          </w:tcPr>
          <w:p w14:paraId="277C9CB3" w14:textId="77777777" w:rsidR="00AF2BB1" w:rsidRPr="00157C15" w:rsidRDefault="00AF2BB1" w:rsidP="003B7BA3">
            <w:pPr>
              <w:jc w:val="both"/>
            </w:pPr>
            <w:r w:rsidRPr="00157C15">
              <w:rPr>
                <w:color w:val="000000"/>
              </w:rPr>
              <w:t>Tomato 4</w:t>
            </w:r>
          </w:p>
        </w:tc>
        <w:tc>
          <w:tcPr>
            <w:tcW w:w="1440" w:type="dxa"/>
            <w:shd w:val="clear" w:color="auto" w:fill="auto"/>
            <w:vAlign w:val="bottom"/>
          </w:tcPr>
          <w:p w14:paraId="72945651" w14:textId="77777777" w:rsidR="00AF2BB1" w:rsidRPr="00157C15" w:rsidRDefault="00AF2BB1" w:rsidP="003B7BA3">
            <w:pPr>
              <w:jc w:val="both"/>
            </w:pPr>
            <w:r w:rsidRPr="00157C15">
              <w:rPr>
                <w:color w:val="000000"/>
              </w:rPr>
              <w:t>479</w:t>
            </w:r>
          </w:p>
        </w:tc>
        <w:tc>
          <w:tcPr>
            <w:tcW w:w="1284" w:type="dxa"/>
            <w:shd w:val="clear" w:color="auto" w:fill="auto"/>
            <w:vAlign w:val="bottom"/>
          </w:tcPr>
          <w:p w14:paraId="3FC052B8" w14:textId="77777777" w:rsidR="00AF2BB1" w:rsidRPr="00157C15" w:rsidRDefault="00AF2BB1" w:rsidP="003B7BA3">
            <w:pPr>
              <w:jc w:val="both"/>
            </w:pPr>
            <w:r w:rsidRPr="00157C15">
              <w:rPr>
                <w:color w:val="000000"/>
              </w:rPr>
              <w:t>160</w:t>
            </w:r>
          </w:p>
        </w:tc>
      </w:tr>
      <w:tr w:rsidR="00AF2BB1" w:rsidRPr="00157C15" w14:paraId="1F1890AD" w14:textId="77777777" w:rsidTr="00ED5FF0">
        <w:trPr>
          <w:jc w:val="center"/>
        </w:trPr>
        <w:tc>
          <w:tcPr>
            <w:tcW w:w="2358" w:type="dxa"/>
            <w:shd w:val="clear" w:color="auto" w:fill="auto"/>
            <w:vAlign w:val="bottom"/>
          </w:tcPr>
          <w:p w14:paraId="2F57C10B" w14:textId="77777777" w:rsidR="00AF2BB1" w:rsidRPr="00157C15" w:rsidRDefault="00AF2BB1" w:rsidP="003B7BA3">
            <w:pPr>
              <w:jc w:val="both"/>
            </w:pPr>
            <w:r w:rsidRPr="00157C15">
              <w:rPr>
                <w:color w:val="000000"/>
              </w:rPr>
              <w:t>Tomato Cherry Red</w:t>
            </w:r>
          </w:p>
        </w:tc>
        <w:tc>
          <w:tcPr>
            <w:tcW w:w="1440" w:type="dxa"/>
            <w:shd w:val="clear" w:color="auto" w:fill="auto"/>
            <w:vAlign w:val="bottom"/>
          </w:tcPr>
          <w:p w14:paraId="54959365" w14:textId="77777777" w:rsidR="00AF2BB1" w:rsidRPr="00157C15" w:rsidRDefault="00AF2BB1" w:rsidP="003B7BA3">
            <w:pPr>
              <w:jc w:val="both"/>
            </w:pPr>
            <w:r w:rsidRPr="00157C15">
              <w:rPr>
                <w:color w:val="000000"/>
              </w:rPr>
              <w:t>492</w:t>
            </w:r>
          </w:p>
        </w:tc>
        <w:tc>
          <w:tcPr>
            <w:tcW w:w="1284" w:type="dxa"/>
            <w:shd w:val="clear" w:color="auto" w:fill="auto"/>
            <w:vAlign w:val="bottom"/>
          </w:tcPr>
          <w:p w14:paraId="09445FB6" w14:textId="77777777" w:rsidR="00AF2BB1" w:rsidRPr="00157C15" w:rsidRDefault="00AF2BB1" w:rsidP="003B7BA3">
            <w:pPr>
              <w:jc w:val="both"/>
            </w:pPr>
            <w:r w:rsidRPr="00157C15">
              <w:rPr>
                <w:color w:val="000000"/>
              </w:rPr>
              <w:t>164</w:t>
            </w:r>
          </w:p>
        </w:tc>
      </w:tr>
      <w:tr w:rsidR="00AF2BB1" w:rsidRPr="00157C15" w14:paraId="6CD4A5AE" w14:textId="77777777" w:rsidTr="00ED5FF0">
        <w:trPr>
          <w:jc w:val="center"/>
        </w:trPr>
        <w:tc>
          <w:tcPr>
            <w:tcW w:w="2358" w:type="dxa"/>
            <w:shd w:val="clear" w:color="auto" w:fill="auto"/>
            <w:vAlign w:val="bottom"/>
          </w:tcPr>
          <w:p w14:paraId="0C73023C" w14:textId="77777777" w:rsidR="00AF2BB1" w:rsidRPr="00157C15" w:rsidRDefault="00AF2BB1" w:rsidP="003B7BA3">
            <w:pPr>
              <w:jc w:val="both"/>
            </w:pPr>
            <w:r w:rsidRPr="00157C15">
              <w:rPr>
                <w:color w:val="000000"/>
              </w:rPr>
              <w:t>Tomato Heart</w:t>
            </w:r>
          </w:p>
        </w:tc>
        <w:tc>
          <w:tcPr>
            <w:tcW w:w="1440" w:type="dxa"/>
            <w:shd w:val="clear" w:color="auto" w:fill="auto"/>
            <w:vAlign w:val="bottom"/>
          </w:tcPr>
          <w:p w14:paraId="332972EB" w14:textId="77777777" w:rsidR="00AF2BB1" w:rsidRPr="00157C15" w:rsidRDefault="00AF2BB1" w:rsidP="003B7BA3">
            <w:pPr>
              <w:jc w:val="both"/>
            </w:pPr>
            <w:r w:rsidRPr="00157C15">
              <w:rPr>
                <w:color w:val="000000"/>
              </w:rPr>
              <w:t>684</w:t>
            </w:r>
          </w:p>
        </w:tc>
        <w:tc>
          <w:tcPr>
            <w:tcW w:w="1284" w:type="dxa"/>
            <w:shd w:val="clear" w:color="auto" w:fill="auto"/>
            <w:vAlign w:val="bottom"/>
          </w:tcPr>
          <w:p w14:paraId="582A60E9" w14:textId="77777777" w:rsidR="00AF2BB1" w:rsidRPr="00157C15" w:rsidRDefault="00AF2BB1" w:rsidP="003B7BA3">
            <w:pPr>
              <w:jc w:val="both"/>
            </w:pPr>
            <w:r w:rsidRPr="00157C15">
              <w:rPr>
                <w:color w:val="000000"/>
              </w:rPr>
              <w:t>228</w:t>
            </w:r>
          </w:p>
        </w:tc>
      </w:tr>
      <w:tr w:rsidR="00AF2BB1" w:rsidRPr="00157C15" w14:paraId="3C36C59E" w14:textId="77777777" w:rsidTr="00ED5FF0">
        <w:trPr>
          <w:jc w:val="center"/>
        </w:trPr>
        <w:tc>
          <w:tcPr>
            <w:tcW w:w="2358" w:type="dxa"/>
            <w:shd w:val="clear" w:color="auto" w:fill="auto"/>
            <w:vAlign w:val="bottom"/>
          </w:tcPr>
          <w:p w14:paraId="34E4F8A7" w14:textId="77777777" w:rsidR="00AF2BB1" w:rsidRPr="00157C15" w:rsidRDefault="00AF2BB1" w:rsidP="003B7BA3">
            <w:pPr>
              <w:jc w:val="both"/>
            </w:pPr>
            <w:r w:rsidRPr="00157C15">
              <w:rPr>
                <w:color w:val="000000"/>
              </w:rPr>
              <w:t>Tomato Maroon</w:t>
            </w:r>
          </w:p>
        </w:tc>
        <w:tc>
          <w:tcPr>
            <w:tcW w:w="1440" w:type="dxa"/>
            <w:shd w:val="clear" w:color="auto" w:fill="auto"/>
            <w:vAlign w:val="bottom"/>
          </w:tcPr>
          <w:p w14:paraId="4F23DCA2" w14:textId="77777777" w:rsidR="00AF2BB1" w:rsidRPr="00157C15" w:rsidRDefault="00AF2BB1" w:rsidP="003B7BA3">
            <w:pPr>
              <w:jc w:val="both"/>
            </w:pPr>
            <w:r w:rsidRPr="00157C15">
              <w:rPr>
                <w:color w:val="000000"/>
              </w:rPr>
              <w:t>367</w:t>
            </w:r>
          </w:p>
        </w:tc>
        <w:tc>
          <w:tcPr>
            <w:tcW w:w="1284" w:type="dxa"/>
            <w:shd w:val="clear" w:color="auto" w:fill="auto"/>
            <w:vAlign w:val="bottom"/>
          </w:tcPr>
          <w:p w14:paraId="2DD41502" w14:textId="77777777" w:rsidR="00AF2BB1" w:rsidRPr="00157C15" w:rsidRDefault="00AF2BB1" w:rsidP="003B7BA3">
            <w:pPr>
              <w:jc w:val="both"/>
            </w:pPr>
            <w:r w:rsidRPr="00157C15">
              <w:rPr>
                <w:color w:val="000000"/>
              </w:rPr>
              <w:t>127</w:t>
            </w:r>
          </w:p>
        </w:tc>
      </w:tr>
      <w:tr w:rsidR="00AF2BB1" w:rsidRPr="00157C15" w14:paraId="79A2B37B" w14:textId="77777777" w:rsidTr="00ED5FF0">
        <w:trPr>
          <w:jc w:val="center"/>
        </w:trPr>
        <w:tc>
          <w:tcPr>
            <w:tcW w:w="2358" w:type="dxa"/>
            <w:shd w:val="clear" w:color="auto" w:fill="auto"/>
            <w:vAlign w:val="bottom"/>
          </w:tcPr>
          <w:p w14:paraId="1C481AB6" w14:textId="77777777" w:rsidR="00AF2BB1" w:rsidRPr="00157C15" w:rsidRDefault="00AF2BB1" w:rsidP="003B7BA3">
            <w:pPr>
              <w:jc w:val="both"/>
            </w:pPr>
            <w:r w:rsidRPr="00157C15">
              <w:rPr>
                <w:color w:val="000000"/>
              </w:rPr>
              <w:t>Tomato not Ripened</w:t>
            </w:r>
          </w:p>
        </w:tc>
        <w:tc>
          <w:tcPr>
            <w:tcW w:w="1440" w:type="dxa"/>
            <w:shd w:val="clear" w:color="auto" w:fill="auto"/>
            <w:vAlign w:val="bottom"/>
          </w:tcPr>
          <w:p w14:paraId="15358991" w14:textId="77777777" w:rsidR="00AF2BB1" w:rsidRPr="00157C15" w:rsidRDefault="00AF2BB1" w:rsidP="003B7BA3">
            <w:pPr>
              <w:jc w:val="both"/>
            </w:pPr>
            <w:r w:rsidRPr="00157C15">
              <w:rPr>
                <w:color w:val="000000"/>
              </w:rPr>
              <w:t>474</w:t>
            </w:r>
          </w:p>
        </w:tc>
        <w:tc>
          <w:tcPr>
            <w:tcW w:w="1284" w:type="dxa"/>
            <w:shd w:val="clear" w:color="auto" w:fill="auto"/>
            <w:vAlign w:val="bottom"/>
          </w:tcPr>
          <w:p w14:paraId="41EB4429" w14:textId="77777777" w:rsidR="00AF2BB1" w:rsidRPr="00157C15" w:rsidRDefault="00AF2BB1" w:rsidP="003B7BA3">
            <w:pPr>
              <w:jc w:val="both"/>
            </w:pPr>
            <w:r w:rsidRPr="00157C15">
              <w:rPr>
                <w:color w:val="000000"/>
              </w:rPr>
              <w:t>158</w:t>
            </w:r>
          </w:p>
        </w:tc>
      </w:tr>
      <w:tr w:rsidR="00AF2BB1" w:rsidRPr="00157C15" w14:paraId="7BDD27BD" w14:textId="77777777" w:rsidTr="00ED5FF0">
        <w:trPr>
          <w:jc w:val="center"/>
        </w:trPr>
        <w:tc>
          <w:tcPr>
            <w:tcW w:w="2358" w:type="dxa"/>
            <w:shd w:val="clear" w:color="auto" w:fill="auto"/>
            <w:vAlign w:val="bottom"/>
          </w:tcPr>
          <w:p w14:paraId="71CC66AC" w14:textId="77777777" w:rsidR="00AF2BB1" w:rsidRPr="00157C15" w:rsidRDefault="00AF2BB1" w:rsidP="003B7BA3">
            <w:pPr>
              <w:jc w:val="both"/>
            </w:pPr>
            <w:r w:rsidRPr="00157C15">
              <w:rPr>
                <w:color w:val="000000"/>
              </w:rPr>
              <w:t>Tomato Yellow</w:t>
            </w:r>
          </w:p>
        </w:tc>
        <w:tc>
          <w:tcPr>
            <w:tcW w:w="1440" w:type="dxa"/>
            <w:shd w:val="clear" w:color="auto" w:fill="auto"/>
            <w:vAlign w:val="bottom"/>
          </w:tcPr>
          <w:p w14:paraId="498BD164" w14:textId="77777777" w:rsidR="00AF2BB1" w:rsidRPr="00157C15" w:rsidRDefault="00AF2BB1" w:rsidP="003B7BA3">
            <w:pPr>
              <w:jc w:val="both"/>
            </w:pPr>
            <w:r w:rsidRPr="00157C15">
              <w:rPr>
                <w:color w:val="000000"/>
              </w:rPr>
              <w:t>459</w:t>
            </w:r>
          </w:p>
        </w:tc>
        <w:tc>
          <w:tcPr>
            <w:tcW w:w="1284" w:type="dxa"/>
            <w:shd w:val="clear" w:color="auto" w:fill="auto"/>
            <w:vAlign w:val="bottom"/>
          </w:tcPr>
          <w:p w14:paraId="13ECBB61" w14:textId="77777777" w:rsidR="00AF2BB1" w:rsidRPr="00157C15" w:rsidRDefault="00AF2BB1" w:rsidP="003B7BA3">
            <w:pPr>
              <w:jc w:val="both"/>
            </w:pPr>
            <w:r w:rsidRPr="00157C15">
              <w:rPr>
                <w:color w:val="000000"/>
              </w:rPr>
              <w:t>153</w:t>
            </w:r>
          </w:p>
        </w:tc>
      </w:tr>
      <w:tr w:rsidR="00AF2BB1" w:rsidRPr="00157C15" w14:paraId="45D8534E" w14:textId="77777777" w:rsidTr="00ED5FF0">
        <w:trPr>
          <w:jc w:val="center"/>
        </w:trPr>
        <w:tc>
          <w:tcPr>
            <w:tcW w:w="2358" w:type="dxa"/>
            <w:shd w:val="clear" w:color="auto" w:fill="auto"/>
            <w:vAlign w:val="bottom"/>
          </w:tcPr>
          <w:p w14:paraId="6E4A8401" w14:textId="77777777" w:rsidR="00AF2BB1" w:rsidRPr="00157C15" w:rsidRDefault="00AF2BB1" w:rsidP="003B7BA3">
            <w:pPr>
              <w:jc w:val="both"/>
            </w:pPr>
            <w:r w:rsidRPr="00157C15">
              <w:rPr>
                <w:color w:val="000000"/>
              </w:rPr>
              <w:t>Walnut</w:t>
            </w:r>
          </w:p>
        </w:tc>
        <w:tc>
          <w:tcPr>
            <w:tcW w:w="1440" w:type="dxa"/>
            <w:shd w:val="clear" w:color="auto" w:fill="auto"/>
            <w:vAlign w:val="bottom"/>
          </w:tcPr>
          <w:p w14:paraId="3BB70E6E" w14:textId="77777777" w:rsidR="00AF2BB1" w:rsidRPr="00157C15" w:rsidRDefault="00AF2BB1" w:rsidP="003B7BA3">
            <w:pPr>
              <w:jc w:val="both"/>
            </w:pPr>
            <w:r w:rsidRPr="00157C15">
              <w:rPr>
                <w:color w:val="000000"/>
              </w:rPr>
              <w:t>735</w:t>
            </w:r>
          </w:p>
        </w:tc>
        <w:tc>
          <w:tcPr>
            <w:tcW w:w="1284" w:type="dxa"/>
            <w:shd w:val="clear" w:color="auto" w:fill="auto"/>
            <w:vAlign w:val="bottom"/>
          </w:tcPr>
          <w:p w14:paraId="78B1535F" w14:textId="77777777" w:rsidR="00AF2BB1" w:rsidRPr="00157C15" w:rsidRDefault="00AF2BB1" w:rsidP="003B7BA3">
            <w:pPr>
              <w:jc w:val="both"/>
            </w:pPr>
            <w:r w:rsidRPr="00157C15">
              <w:rPr>
                <w:color w:val="000000"/>
              </w:rPr>
              <w:t>249</w:t>
            </w:r>
          </w:p>
        </w:tc>
      </w:tr>
      <w:tr w:rsidR="00AF2BB1" w:rsidRPr="00157C15" w14:paraId="04E41A4B" w14:textId="77777777" w:rsidTr="00ED5FF0">
        <w:trPr>
          <w:jc w:val="center"/>
        </w:trPr>
        <w:tc>
          <w:tcPr>
            <w:tcW w:w="2358" w:type="dxa"/>
            <w:shd w:val="clear" w:color="auto" w:fill="auto"/>
            <w:vAlign w:val="bottom"/>
          </w:tcPr>
          <w:p w14:paraId="1700B17A" w14:textId="77777777" w:rsidR="00AF2BB1" w:rsidRPr="00157C15" w:rsidRDefault="00AF2BB1" w:rsidP="003B7BA3">
            <w:pPr>
              <w:jc w:val="both"/>
            </w:pPr>
            <w:r w:rsidRPr="00157C15">
              <w:rPr>
                <w:color w:val="000000"/>
              </w:rPr>
              <w:t>Watermelon</w:t>
            </w:r>
          </w:p>
        </w:tc>
        <w:tc>
          <w:tcPr>
            <w:tcW w:w="1440" w:type="dxa"/>
            <w:shd w:val="clear" w:color="auto" w:fill="auto"/>
            <w:vAlign w:val="bottom"/>
          </w:tcPr>
          <w:p w14:paraId="10A55C81" w14:textId="77777777" w:rsidR="00AF2BB1" w:rsidRPr="00157C15" w:rsidRDefault="00AF2BB1" w:rsidP="003B7BA3">
            <w:pPr>
              <w:jc w:val="both"/>
            </w:pPr>
            <w:r w:rsidRPr="00157C15">
              <w:rPr>
                <w:color w:val="000000"/>
              </w:rPr>
              <w:t>475</w:t>
            </w:r>
          </w:p>
        </w:tc>
        <w:tc>
          <w:tcPr>
            <w:tcW w:w="1284" w:type="dxa"/>
            <w:shd w:val="clear" w:color="auto" w:fill="auto"/>
            <w:vAlign w:val="bottom"/>
          </w:tcPr>
          <w:p w14:paraId="32DA89C5" w14:textId="77777777" w:rsidR="00AF2BB1" w:rsidRPr="00157C15" w:rsidRDefault="00AF2BB1" w:rsidP="003B7BA3">
            <w:pPr>
              <w:jc w:val="both"/>
            </w:pPr>
            <w:r w:rsidRPr="00157C15">
              <w:rPr>
                <w:color w:val="000000"/>
              </w:rPr>
              <w:t>157</w:t>
            </w:r>
          </w:p>
        </w:tc>
      </w:tr>
    </w:tbl>
    <w:p w14:paraId="3DD16CEA" w14:textId="6231A4AF" w:rsidR="00AF2BB1" w:rsidRPr="00157C15" w:rsidRDefault="00AF2BB1" w:rsidP="003B7BA3">
      <w:pPr>
        <w:jc w:val="both"/>
      </w:pPr>
    </w:p>
    <w:p w14:paraId="264C134B" w14:textId="77777777" w:rsidR="00AF2BB1" w:rsidRPr="00157C15" w:rsidRDefault="00AF2BB1" w:rsidP="003B7BA3">
      <w:pPr>
        <w:pStyle w:val="Heading2"/>
        <w:jc w:val="both"/>
        <w:rPr>
          <w:b/>
          <w:bCs/>
        </w:rPr>
      </w:pPr>
      <w:r w:rsidRPr="00157C15">
        <w:rPr>
          <w:b/>
          <w:bCs/>
        </w:rPr>
        <w:t>Cấu trúc mạng nơ-ron được sử dụng trong mô hình</w:t>
      </w:r>
    </w:p>
    <w:p w14:paraId="4F8CE642" w14:textId="77777777" w:rsidR="00AF2BB1" w:rsidRPr="00157C15" w:rsidRDefault="00AF2BB1" w:rsidP="003B7BA3">
      <w:pPr>
        <w:jc w:val="both"/>
      </w:pPr>
      <w:r w:rsidRPr="00157C15">
        <w:tab/>
        <w:t>Trong bài báo cáo này, chúng tôi sử dụng mô hình CNN kết hợp cùng thư viện Tensorflow. Như đã mô tả trước đây, mạng này sử dụng các lớp convolutional layer, pooling layer, ReLU layer, fully connected layer và loss layer. Trong một kiến trúc CNN điển hình, mỗi convolutional layer được theo sau bởi một ReLU layer, sau đó là một pooling layer tiếp tục cùng một hoặc nhiều convolutional layer và cuối cùng là một hoặc nhiều fully connected layer.</w:t>
      </w:r>
    </w:p>
    <w:p w14:paraId="6B6A4CCA" w14:textId="76DA339F" w:rsidR="00AF2BB1" w:rsidRPr="00157C15" w:rsidRDefault="00AF2BB1" w:rsidP="003B7BA3">
      <w:pPr>
        <w:jc w:val="both"/>
      </w:pPr>
      <w:r w:rsidRPr="00157C15">
        <w:tab/>
        <w:t xml:space="preserve">Lưu ý một lần nữa ràng đặc điểm làm tách CNN khỏi mạng nơ-ron thông thường đang tính đến cấu trúc của hình ảnh trong khi xử lý chúng. Một mạng nơ-ron thông thường chuyển đổi input trong mảng một chiều làm cho bộ </w:t>
      </w:r>
      <w:r w:rsidR="00827A12">
        <w:t>huấn luyện</w:t>
      </w:r>
      <w:r w:rsidRPr="00157C15">
        <w:t xml:space="preserve"> ý nhạy cảm hơn với những thay đổi về vị trị.</w:t>
      </w:r>
    </w:p>
    <w:p w14:paraId="6810C0EA" w14:textId="535846CC" w:rsidR="00AF2BB1" w:rsidRPr="00157C15" w:rsidRDefault="00CD4F3B" w:rsidP="003B7BA3">
      <w:pPr>
        <w:jc w:val="both"/>
      </w:pPr>
      <w:r w:rsidRPr="00B0115A">
        <w:rPr>
          <w:noProof/>
        </w:rPr>
        <w:drawing>
          <wp:anchor distT="0" distB="0" distL="114300" distR="114300" simplePos="0" relativeHeight="251658240" behindDoc="0" locked="0" layoutInCell="1" allowOverlap="1" wp14:anchorId="38C22987" wp14:editId="7CA0DB4B">
            <wp:simplePos x="0" y="0"/>
            <wp:positionH relativeFrom="margin">
              <wp:align>right</wp:align>
            </wp:positionH>
            <wp:positionV relativeFrom="paragraph">
              <wp:posOffset>501015</wp:posOffset>
            </wp:positionV>
            <wp:extent cx="6408420" cy="230124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8420" cy="2301240"/>
                    </a:xfrm>
                    <a:prstGeom prst="rect">
                      <a:avLst/>
                    </a:prstGeom>
                    <a:noFill/>
                    <a:ln>
                      <a:noFill/>
                    </a:ln>
                  </pic:spPr>
                </pic:pic>
              </a:graphicData>
            </a:graphic>
            <wp14:sizeRelH relativeFrom="page">
              <wp14:pctWidth>0</wp14:pctWidth>
            </wp14:sizeRelH>
            <wp14:sizeRelV relativeFrom="page">
              <wp14:pctHeight>0</wp14:pctHeight>
            </wp14:sizeRelV>
          </wp:anchor>
        </w:drawing>
      </w:r>
      <w:r w:rsidR="00AF2BB1" w:rsidRPr="00157C15">
        <w:tab/>
        <w:t>Input mà chúng tôi sử dụng bao gồm hình ảnh RGB tiêu chuẩn có kích thước 100x100 pixels.</w:t>
      </w:r>
    </w:p>
    <w:p w14:paraId="65C5C1A0" w14:textId="22F4F3AD" w:rsidR="00AF2BB1" w:rsidRPr="00157C15" w:rsidRDefault="00AF2BB1" w:rsidP="003B7BA3">
      <w:pPr>
        <w:jc w:val="both"/>
      </w:pPr>
      <w:r w:rsidRPr="00157C15">
        <w:tab/>
        <w:t>Mạng nơ-ron mà chúng tôi sử dụng trong mô hình có cấu trúc như bảng 2.</w:t>
      </w:r>
    </w:p>
    <w:p w14:paraId="6EA1F130" w14:textId="77777777" w:rsidR="00AF2BB1" w:rsidRPr="00157C15" w:rsidRDefault="00AF2BB1" w:rsidP="003B7BA3">
      <w:pPr>
        <w:jc w:val="both"/>
      </w:pPr>
    </w:p>
    <w:p w14:paraId="55AEA503" w14:textId="48F9F4B8" w:rsidR="00AF2BB1" w:rsidRPr="00157C15" w:rsidRDefault="00AF2BB1" w:rsidP="003B7BA3">
      <w:pPr>
        <w:jc w:val="both"/>
      </w:pPr>
      <w:r w:rsidRPr="00157C15">
        <w:t>Bàng 2: Cấu trúc mạng nơ-ron sử dụng trong mô hìn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1595"/>
        <w:gridCol w:w="1601"/>
      </w:tblGrid>
      <w:tr w:rsidR="00AF2BB1" w:rsidRPr="00157C15" w14:paraId="119E8699" w14:textId="77777777" w:rsidTr="00ED5FF0">
        <w:tc>
          <w:tcPr>
            <w:tcW w:w="1694" w:type="dxa"/>
            <w:shd w:val="clear" w:color="auto" w:fill="auto"/>
          </w:tcPr>
          <w:p w14:paraId="27FD578E" w14:textId="77777777" w:rsidR="00AF2BB1" w:rsidRPr="00157C15" w:rsidRDefault="00AF2BB1" w:rsidP="003B7BA3">
            <w:pPr>
              <w:jc w:val="both"/>
            </w:pPr>
            <w:r w:rsidRPr="00157C15">
              <w:t>Lớp</w:t>
            </w:r>
          </w:p>
        </w:tc>
        <w:tc>
          <w:tcPr>
            <w:tcW w:w="1694" w:type="dxa"/>
            <w:shd w:val="clear" w:color="auto" w:fill="auto"/>
          </w:tcPr>
          <w:p w14:paraId="3D14B8E7" w14:textId="77777777" w:rsidR="00AF2BB1" w:rsidRPr="00157C15" w:rsidRDefault="00AF2BB1" w:rsidP="003B7BA3">
            <w:pPr>
              <w:jc w:val="both"/>
            </w:pPr>
            <w:r w:rsidRPr="00157C15">
              <w:t>Kích thước</w:t>
            </w:r>
          </w:p>
        </w:tc>
        <w:tc>
          <w:tcPr>
            <w:tcW w:w="1694" w:type="dxa"/>
            <w:shd w:val="clear" w:color="auto" w:fill="auto"/>
          </w:tcPr>
          <w:p w14:paraId="5F065959" w14:textId="77777777" w:rsidR="00AF2BB1" w:rsidRPr="00157C15" w:rsidRDefault="00AF2BB1" w:rsidP="003B7BA3">
            <w:pPr>
              <w:jc w:val="both"/>
            </w:pPr>
            <w:r w:rsidRPr="00157C15">
              <w:t>Output</w:t>
            </w:r>
          </w:p>
        </w:tc>
      </w:tr>
      <w:tr w:rsidR="00AF2BB1" w:rsidRPr="00157C15" w14:paraId="23C3B7A2" w14:textId="77777777" w:rsidTr="00ED5FF0">
        <w:tc>
          <w:tcPr>
            <w:tcW w:w="1694" w:type="dxa"/>
            <w:shd w:val="clear" w:color="auto" w:fill="auto"/>
          </w:tcPr>
          <w:p w14:paraId="099E5834" w14:textId="77777777" w:rsidR="00AF2BB1" w:rsidRPr="00157C15" w:rsidRDefault="00AF2BB1" w:rsidP="003B7BA3">
            <w:pPr>
              <w:jc w:val="both"/>
            </w:pPr>
            <w:r w:rsidRPr="00157C15">
              <w:t>Convolutional</w:t>
            </w:r>
          </w:p>
        </w:tc>
        <w:tc>
          <w:tcPr>
            <w:tcW w:w="1694" w:type="dxa"/>
            <w:shd w:val="clear" w:color="auto" w:fill="auto"/>
          </w:tcPr>
          <w:p w14:paraId="1AAA7459" w14:textId="77777777" w:rsidR="00AF2BB1" w:rsidRPr="00157C15" w:rsidRDefault="00AF2BB1" w:rsidP="003B7BA3">
            <w:pPr>
              <w:jc w:val="both"/>
            </w:pPr>
            <w:r w:rsidRPr="00157C15">
              <w:t>5 x 5 x 4</w:t>
            </w:r>
          </w:p>
        </w:tc>
        <w:tc>
          <w:tcPr>
            <w:tcW w:w="1694" w:type="dxa"/>
            <w:shd w:val="clear" w:color="auto" w:fill="auto"/>
          </w:tcPr>
          <w:p w14:paraId="183E2951" w14:textId="77777777" w:rsidR="00AF2BB1" w:rsidRPr="00157C15" w:rsidRDefault="00AF2BB1" w:rsidP="003B7BA3">
            <w:pPr>
              <w:jc w:val="both"/>
            </w:pPr>
            <w:r w:rsidRPr="00157C15">
              <w:t>16</w:t>
            </w:r>
          </w:p>
        </w:tc>
      </w:tr>
      <w:tr w:rsidR="00AF2BB1" w:rsidRPr="00157C15" w14:paraId="324AB342" w14:textId="77777777" w:rsidTr="00ED5FF0">
        <w:tc>
          <w:tcPr>
            <w:tcW w:w="1694" w:type="dxa"/>
            <w:shd w:val="clear" w:color="auto" w:fill="auto"/>
          </w:tcPr>
          <w:p w14:paraId="266885F7" w14:textId="77777777" w:rsidR="00AF2BB1" w:rsidRPr="00157C15" w:rsidRDefault="00AF2BB1" w:rsidP="003B7BA3">
            <w:pPr>
              <w:jc w:val="both"/>
            </w:pPr>
            <w:r w:rsidRPr="00157C15">
              <w:t>Max pooling</w:t>
            </w:r>
          </w:p>
        </w:tc>
        <w:tc>
          <w:tcPr>
            <w:tcW w:w="1694" w:type="dxa"/>
            <w:shd w:val="clear" w:color="auto" w:fill="auto"/>
          </w:tcPr>
          <w:p w14:paraId="12E80C7B" w14:textId="77777777" w:rsidR="00AF2BB1" w:rsidRPr="00157C15" w:rsidRDefault="00AF2BB1" w:rsidP="003B7BA3">
            <w:pPr>
              <w:jc w:val="both"/>
            </w:pPr>
            <w:r w:rsidRPr="00157C15">
              <w:t>2 x 2 - stride: 2</w:t>
            </w:r>
          </w:p>
        </w:tc>
        <w:tc>
          <w:tcPr>
            <w:tcW w:w="1694" w:type="dxa"/>
            <w:shd w:val="clear" w:color="auto" w:fill="auto"/>
          </w:tcPr>
          <w:p w14:paraId="6B33838D" w14:textId="77777777" w:rsidR="00AF2BB1" w:rsidRPr="00157C15" w:rsidRDefault="00AF2BB1" w:rsidP="003B7BA3">
            <w:pPr>
              <w:jc w:val="both"/>
            </w:pPr>
            <w:r w:rsidRPr="00157C15">
              <w:t>-</w:t>
            </w:r>
          </w:p>
        </w:tc>
      </w:tr>
      <w:tr w:rsidR="00AF2BB1" w:rsidRPr="00157C15" w14:paraId="78ED0E72" w14:textId="77777777" w:rsidTr="00ED5FF0">
        <w:tc>
          <w:tcPr>
            <w:tcW w:w="1694" w:type="dxa"/>
            <w:shd w:val="clear" w:color="auto" w:fill="auto"/>
          </w:tcPr>
          <w:p w14:paraId="76CBA857" w14:textId="77777777" w:rsidR="00AF2BB1" w:rsidRPr="00157C15" w:rsidRDefault="00AF2BB1" w:rsidP="003B7BA3">
            <w:pPr>
              <w:jc w:val="both"/>
            </w:pPr>
            <w:r w:rsidRPr="00157C15">
              <w:t>Convolutional</w:t>
            </w:r>
          </w:p>
        </w:tc>
        <w:tc>
          <w:tcPr>
            <w:tcW w:w="1694" w:type="dxa"/>
            <w:shd w:val="clear" w:color="auto" w:fill="auto"/>
          </w:tcPr>
          <w:p w14:paraId="7E0608BD" w14:textId="77777777" w:rsidR="00AF2BB1" w:rsidRPr="00157C15" w:rsidRDefault="00AF2BB1" w:rsidP="003B7BA3">
            <w:pPr>
              <w:jc w:val="both"/>
            </w:pPr>
            <w:r w:rsidRPr="00157C15">
              <w:t>5 x 5 x 16</w:t>
            </w:r>
          </w:p>
        </w:tc>
        <w:tc>
          <w:tcPr>
            <w:tcW w:w="1694" w:type="dxa"/>
            <w:shd w:val="clear" w:color="auto" w:fill="auto"/>
          </w:tcPr>
          <w:p w14:paraId="488A33AB" w14:textId="77777777" w:rsidR="00AF2BB1" w:rsidRPr="00157C15" w:rsidRDefault="00AF2BB1" w:rsidP="003B7BA3">
            <w:pPr>
              <w:jc w:val="both"/>
            </w:pPr>
            <w:r w:rsidRPr="00157C15">
              <w:t>32</w:t>
            </w:r>
          </w:p>
        </w:tc>
      </w:tr>
      <w:tr w:rsidR="00AF2BB1" w:rsidRPr="00157C15" w14:paraId="649953BB" w14:textId="77777777" w:rsidTr="00ED5FF0">
        <w:tc>
          <w:tcPr>
            <w:tcW w:w="1694" w:type="dxa"/>
            <w:shd w:val="clear" w:color="auto" w:fill="auto"/>
          </w:tcPr>
          <w:p w14:paraId="395017C3" w14:textId="77777777" w:rsidR="00AF2BB1" w:rsidRPr="00157C15" w:rsidRDefault="00AF2BB1" w:rsidP="003B7BA3">
            <w:pPr>
              <w:jc w:val="both"/>
            </w:pPr>
            <w:r w:rsidRPr="00157C15">
              <w:t>Max pooling</w:t>
            </w:r>
          </w:p>
        </w:tc>
        <w:tc>
          <w:tcPr>
            <w:tcW w:w="1694" w:type="dxa"/>
            <w:shd w:val="clear" w:color="auto" w:fill="auto"/>
          </w:tcPr>
          <w:p w14:paraId="50AC607E" w14:textId="77777777" w:rsidR="00AF2BB1" w:rsidRPr="00157C15" w:rsidRDefault="00AF2BB1" w:rsidP="003B7BA3">
            <w:pPr>
              <w:jc w:val="both"/>
            </w:pPr>
            <w:r w:rsidRPr="00157C15">
              <w:t>2 x 2 – stride: 2</w:t>
            </w:r>
          </w:p>
        </w:tc>
        <w:tc>
          <w:tcPr>
            <w:tcW w:w="1694" w:type="dxa"/>
            <w:shd w:val="clear" w:color="auto" w:fill="auto"/>
          </w:tcPr>
          <w:p w14:paraId="7FFE94A4" w14:textId="77777777" w:rsidR="00AF2BB1" w:rsidRPr="00157C15" w:rsidRDefault="00AF2BB1" w:rsidP="003B7BA3">
            <w:pPr>
              <w:jc w:val="both"/>
            </w:pPr>
            <w:r w:rsidRPr="00157C15">
              <w:t>-</w:t>
            </w:r>
          </w:p>
        </w:tc>
      </w:tr>
      <w:tr w:rsidR="00AF2BB1" w:rsidRPr="00157C15" w14:paraId="2E355342" w14:textId="77777777" w:rsidTr="00ED5FF0">
        <w:tc>
          <w:tcPr>
            <w:tcW w:w="1694" w:type="dxa"/>
            <w:shd w:val="clear" w:color="auto" w:fill="auto"/>
          </w:tcPr>
          <w:p w14:paraId="692E2C62" w14:textId="77777777" w:rsidR="00AF2BB1" w:rsidRPr="00157C15" w:rsidRDefault="00AF2BB1" w:rsidP="003B7BA3">
            <w:pPr>
              <w:jc w:val="both"/>
            </w:pPr>
            <w:r w:rsidRPr="00157C15">
              <w:t>Convolutional</w:t>
            </w:r>
          </w:p>
        </w:tc>
        <w:tc>
          <w:tcPr>
            <w:tcW w:w="1694" w:type="dxa"/>
            <w:shd w:val="clear" w:color="auto" w:fill="auto"/>
          </w:tcPr>
          <w:p w14:paraId="2B69AAAE" w14:textId="77777777" w:rsidR="00AF2BB1" w:rsidRPr="00157C15" w:rsidRDefault="00AF2BB1" w:rsidP="003B7BA3">
            <w:pPr>
              <w:jc w:val="both"/>
            </w:pPr>
            <w:r w:rsidRPr="00157C15">
              <w:t>5 x 5 x 32</w:t>
            </w:r>
          </w:p>
        </w:tc>
        <w:tc>
          <w:tcPr>
            <w:tcW w:w="1694" w:type="dxa"/>
            <w:shd w:val="clear" w:color="auto" w:fill="auto"/>
          </w:tcPr>
          <w:p w14:paraId="0FC5B173" w14:textId="77777777" w:rsidR="00AF2BB1" w:rsidRPr="00157C15" w:rsidRDefault="00AF2BB1" w:rsidP="003B7BA3">
            <w:pPr>
              <w:jc w:val="both"/>
            </w:pPr>
            <w:r w:rsidRPr="00157C15">
              <w:t>64</w:t>
            </w:r>
          </w:p>
        </w:tc>
      </w:tr>
      <w:tr w:rsidR="00AF2BB1" w:rsidRPr="00157C15" w14:paraId="788AED0B" w14:textId="77777777" w:rsidTr="00ED5FF0">
        <w:tc>
          <w:tcPr>
            <w:tcW w:w="1694" w:type="dxa"/>
            <w:shd w:val="clear" w:color="auto" w:fill="auto"/>
          </w:tcPr>
          <w:p w14:paraId="4EC7D395" w14:textId="77777777" w:rsidR="00AF2BB1" w:rsidRPr="00157C15" w:rsidRDefault="00AF2BB1" w:rsidP="003B7BA3">
            <w:pPr>
              <w:jc w:val="both"/>
            </w:pPr>
            <w:r w:rsidRPr="00157C15">
              <w:t>Max pooling</w:t>
            </w:r>
          </w:p>
        </w:tc>
        <w:tc>
          <w:tcPr>
            <w:tcW w:w="1694" w:type="dxa"/>
            <w:shd w:val="clear" w:color="auto" w:fill="auto"/>
          </w:tcPr>
          <w:p w14:paraId="630CD557" w14:textId="77777777" w:rsidR="00AF2BB1" w:rsidRPr="00157C15" w:rsidRDefault="00AF2BB1" w:rsidP="003B7BA3">
            <w:pPr>
              <w:jc w:val="both"/>
            </w:pPr>
            <w:r w:rsidRPr="00157C15">
              <w:t>2 x 2 - stride: 2</w:t>
            </w:r>
          </w:p>
        </w:tc>
        <w:tc>
          <w:tcPr>
            <w:tcW w:w="1694" w:type="dxa"/>
            <w:shd w:val="clear" w:color="auto" w:fill="auto"/>
          </w:tcPr>
          <w:p w14:paraId="7E615F1E" w14:textId="77777777" w:rsidR="00AF2BB1" w:rsidRPr="00157C15" w:rsidRDefault="00AF2BB1" w:rsidP="003B7BA3">
            <w:pPr>
              <w:jc w:val="both"/>
            </w:pPr>
            <w:r w:rsidRPr="00157C15">
              <w:t>-</w:t>
            </w:r>
          </w:p>
        </w:tc>
      </w:tr>
      <w:tr w:rsidR="00AF2BB1" w:rsidRPr="00157C15" w14:paraId="663C1F88" w14:textId="77777777" w:rsidTr="00ED5FF0">
        <w:tc>
          <w:tcPr>
            <w:tcW w:w="1694" w:type="dxa"/>
            <w:shd w:val="clear" w:color="auto" w:fill="auto"/>
          </w:tcPr>
          <w:p w14:paraId="04B4B59D" w14:textId="77777777" w:rsidR="00AF2BB1" w:rsidRPr="00157C15" w:rsidRDefault="00AF2BB1" w:rsidP="003B7BA3">
            <w:pPr>
              <w:jc w:val="both"/>
            </w:pPr>
            <w:r w:rsidRPr="00157C15">
              <w:t>Convolutional</w:t>
            </w:r>
          </w:p>
        </w:tc>
        <w:tc>
          <w:tcPr>
            <w:tcW w:w="1694" w:type="dxa"/>
            <w:shd w:val="clear" w:color="auto" w:fill="auto"/>
          </w:tcPr>
          <w:p w14:paraId="23A7E9D4" w14:textId="77777777" w:rsidR="00AF2BB1" w:rsidRPr="00157C15" w:rsidRDefault="00AF2BB1" w:rsidP="003B7BA3">
            <w:pPr>
              <w:jc w:val="both"/>
            </w:pPr>
            <w:r w:rsidRPr="00157C15">
              <w:t>5 x 5 x 64</w:t>
            </w:r>
          </w:p>
        </w:tc>
        <w:tc>
          <w:tcPr>
            <w:tcW w:w="1694" w:type="dxa"/>
            <w:shd w:val="clear" w:color="auto" w:fill="auto"/>
          </w:tcPr>
          <w:p w14:paraId="7BC240C7" w14:textId="77777777" w:rsidR="00AF2BB1" w:rsidRPr="00157C15" w:rsidRDefault="00AF2BB1" w:rsidP="003B7BA3">
            <w:pPr>
              <w:jc w:val="both"/>
            </w:pPr>
            <w:r w:rsidRPr="00157C15">
              <w:t>128</w:t>
            </w:r>
          </w:p>
        </w:tc>
      </w:tr>
      <w:tr w:rsidR="00AF2BB1" w:rsidRPr="00157C15" w14:paraId="3ECF33CA" w14:textId="77777777" w:rsidTr="00ED5FF0">
        <w:tc>
          <w:tcPr>
            <w:tcW w:w="1694" w:type="dxa"/>
            <w:shd w:val="clear" w:color="auto" w:fill="auto"/>
          </w:tcPr>
          <w:p w14:paraId="2B928D62" w14:textId="77777777" w:rsidR="00AF2BB1" w:rsidRPr="00157C15" w:rsidRDefault="00AF2BB1" w:rsidP="003B7BA3">
            <w:pPr>
              <w:jc w:val="both"/>
            </w:pPr>
            <w:r w:rsidRPr="00157C15">
              <w:t>Max pooling</w:t>
            </w:r>
          </w:p>
        </w:tc>
        <w:tc>
          <w:tcPr>
            <w:tcW w:w="1694" w:type="dxa"/>
            <w:shd w:val="clear" w:color="auto" w:fill="auto"/>
          </w:tcPr>
          <w:p w14:paraId="3046AE70" w14:textId="77777777" w:rsidR="00AF2BB1" w:rsidRPr="00157C15" w:rsidRDefault="00AF2BB1" w:rsidP="003B7BA3">
            <w:pPr>
              <w:jc w:val="both"/>
            </w:pPr>
            <w:r w:rsidRPr="00157C15">
              <w:t>2 x 2 - stride: 2</w:t>
            </w:r>
          </w:p>
        </w:tc>
        <w:tc>
          <w:tcPr>
            <w:tcW w:w="1694" w:type="dxa"/>
            <w:shd w:val="clear" w:color="auto" w:fill="auto"/>
          </w:tcPr>
          <w:p w14:paraId="229EBD41" w14:textId="77777777" w:rsidR="00AF2BB1" w:rsidRPr="00157C15" w:rsidRDefault="00AF2BB1" w:rsidP="003B7BA3">
            <w:pPr>
              <w:jc w:val="both"/>
            </w:pPr>
            <w:r w:rsidRPr="00157C15">
              <w:t>-</w:t>
            </w:r>
          </w:p>
        </w:tc>
      </w:tr>
      <w:tr w:rsidR="00AF2BB1" w:rsidRPr="00157C15" w14:paraId="12C86C0B" w14:textId="77777777" w:rsidTr="00ED5FF0">
        <w:tc>
          <w:tcPr>
            <w:tcW w:w="1694" w:type="dxa"/>
            <w:shd w:val="clear" w:color="auto" w:fill="auto"/>
          </w:tcPr>
          <w:p w14:paraId="2E02A9AC" w14:textId="77777777" w:rsidR="00AF2BB1" w:rsidRPr="00157C15" w:rsidRDefault="00AF2BB1" w:rsidP="003B7BA3">
            <w:pPr>
              <w:jc w:val="both"/>
            </w:pPr>
            <w:r w:rsidRPr="00157C15">
              <w:t>Fully connected</w:t>
            </w:r>
          </w:p>
        </w:tc>
        <w:tc>
          <w:tcPr>
            <w:tcW w:w="1694" w:type="dxa"/>
            <w:shd w:val="clear" w:color="auto" w:fill="auto"/>
          </w:tcPr>
          <w:p w14:paraId="3733E46E" w14:textId="77777777" w:rsidR="00AF2BB1" w:rsidRPr="00157C15" w:rsidRDefault="00AF2BB1" w:rsidP="003B7BA3">
            <w:pPr>
              <w:jc w:val="both"/>
            </w:pPr>
            <w:r w:rsidRPr="00157C15">
              <w:t>5 x 5 x 128</w:t>
            </w:r>
          </w:p>
        </w:tc>
        <w:tc>
          <w:tcPr>
            <w:tcW w:w="1694" w:type="dxa"/>
            <w:shd w:val="clear" w:color="auto" w:fill="auto"/>
          </w:tcPr>
          <w:p w14:paraId="5CCF2B99" w14:textId="77777777" w:rsidR="00AF2BB1" w:rsidRPr="00157C15" w:rsidRDefault="00AF2BB1" w:rsidP="003B7BA3">
            <w:pPr>
              <w:jc w:val="both"/>
            </w:pPr>
            <w:r w:rsidRPr="00157C15">
              <w:t>1024</w:t>
            </w:r>
          </w:p>
        </w:tc>
      </w:tr>
      <w:tr w:rsidR="00AF2BB1" w:rsidRPr="00157C15" w14:paraId="2BC4798C" w14:textId="77777777" w:rsidTr="00ED5FF0">
        <w:tc>
          <w:tcPr>
            <w:tcW w:w="1694" w:type="dxa"/>
            <w:shd w:val="clear" w:color="auto" w:fill="auto"/>
          </w:tcPr>
          <w:p w14:paraId="2DE5A535" w14:textId="7B8BC934" w:rsidR="00AF2BB1" w:rsidRPr="00157C15" w:rsidRDefault="00AF2BB1" w:rsidP="003B7BA3">
            <w:pPr>
              <w:jc w:val="both"/>
            </w:pPr>
            <w:r w:rsidRPr="00157C15">
              <w:t>Fully connected</w:t>
            </w:r>
          </w:p>
        </w:tc>
        <w:tc>
          <w:tcPr>
            <w:tcW w:w="1694" w:type="dxa"/>
            <w:shd w:val="clear" w:color="auto" w:fill="auto"/>
          </w:tcPr>
          <w:p w14:paraId="5DFFB978" w14:textId="77777777" w:rsidR="00AF2BB1" w:rsidRPr="00157C15" w:rsidRDefault="00AF2BB1" w:rsidP="003B7BA3">
            <w:pPr>
              <w:jc w:val="both"/>
            </w:pPr>
            <w:r w:rsidRPr="00157C15">
              <w:t>1024</w:t>
            </w:r>
          </w:p>
        </w:tc>
        <w:tc>
          <w:tcPr>
            <w:tcW w:w="1694" w:type="dxa"/>
            <w:shd w:val="clear" w:color="auto" w:fill="auto"/>
          </w:tcPr>
          <w:p w14:paraId="367B1AEB" w14:textId="77777777" w:rsidR="00AF2BB1" w:rsidRPr="00157C15" w:rsidRDefault="00AF2BB1" w:rsidP="003B7BA3">
            <w:pPr>
              <w:jc w:val="both"/>
            </w:pPr>
            <w:r w:rsidRPr="00157C15">
              <w:t>256</w:t>
            </w:r>
          </w:p>
        </w:tc>
      </w:tr>
      <w:tr w:rsidR="00AF2BB1" w:rsidRPr="00157C15" w14:paraId="2741A12F" w14:textId="77777777" w:rsidTr="00ED5FF0">
        <w:tc>
          <w:tcPr>
            <w:tcW w:w="1694" w:type="dxa"/>
            <w:shd w:val="clear" w:color="auto" w:fill="auto"/>
          </w:tcPr>
          <w:p w14:paraId="2B77B0F9" w14:textId="77777777" w:rsidR="00AF2BB1" w:rsidRPr="00157C15" w:rsidRDefault="00AF2BB1" w:rsidP="003B7BA3">
            <w:pPr>
              <w:jc w:val="both"/>
            </w:pPr>
            <w:r w:rsidRPr="00157C15">
              <w:t>Softmax</w:t>
            </w:r>
          </w:p>
        </w:tc>
        <w:tc>
          <w:tcPr>
            <w:tcW w:w="1694" w:type="dxa"/>
            <w:shd w:val="clear" w:color="auto" w:fill="auto"/>
          </w:tcPr>
          <w:p w14:paraId="29CD1461" w14:textId="77777777" w:rsidR="00AF2BB1" w:rsidRPr="00157C15" w:rsidRDefault="00AF2BB1" w:rsidP="003B7BA3">
            <w:pPr>
              <w:jc w:val="both"/>
            </w:pPr>
            <w:r w:rsidRPr="00157C15">
              <w:t>256</w:t>
            </w:r>
          </w:p>
        </w:tc>
        <w:tc>
          <w:tcPr>
            <w:tcW w:w="1694" w:type="dxa"/>
            <w:shd w:val="clear" w:color="auto" w:fill="auto"/>
          </w:tcPr>
          <w:p w14:paraId="3B939180" w14:textId="77777777" w:rsidR="00AF2BB1" w:rsidRPr="00157C15" w:rsidRDefault="00AF2BB1" w:rsidP="003B7BA3">
            <w:pPr>
              <w:jc w:val="both"/>
            </w:pPr>
            <w:r w:rsidRPr="00157C15">
              <w:t>131</w:t>
            </w:r>
          </w:p>
        </w:tc>
      </w:tr>
    </w:tbl>
    <w:p w14:paraId="1BD15F12" w14:textId="77777777" w:rsidR="00AF2BB1" w:rsidRPr="00157C15" w:rsidRDefault="00AF2BB1" w:rsidP="003B7BA3">
      <w:pPr>
        <w:jc w:val="both"/>
      </w:pPr>
    </w:p>
    <w:p w14:paraId="4A38E498" w14:textId="77777777" w:rsidR="00AF2BB1" w:rsidRPr="00157C15" w:rsidRDefault="00AF2BB1" w:rsidP="003B7BA3">
      <w:pPr>
        <w:jc w:val="both"/>
      </w:pPr>
      <w:r w:rsidRPr="00157C15">
        <w:tab/>
        <w:t xml:space="preserve">Một biểu diễn trực quan hơn của mạng nơ-ron được sử dụng được đưa ra trong hình </w:t>
      </w:r>
      <w:r>
        <w:t>1</w:t>
      </w:r>
      <w:r w:rsidRPr="00157C15">
        <w:t>:</w:t>
      </w:r>
    </w:p>
    <w:p w14:paraId="03A677C2" w14:textId="2E8E9522" w:rsidR="00AF2BB1" w:rsidRPr="00157C15" w:rsidRDefault="00AF2BB1" w:rsidP="003B7BA3">
      <w:pPr>
        <w:numPr>
          <w:ilvl w:val="0"/>
          <w:numId w:val="24"/>
        </w:numPr>
        <w:jc w:val="both"/>
      </w:pPr>
      <w:r w:rsidRPr="00157C15">
        <w:t>Lớp đầu tiên (Convolution #1) là một convolutional layer áp dụng 16 bộ lọc 5 x 5. Trong lớp này, chúng tôi áp dụng max pooling với bộ lọc 2 x 2 cùng stride = 2 để xác định rằng các vùng được gộp không bị chồng chéo nhau (Max pooling #1). Điều này cũng làm giảm height và width xuống 50 pixels mỗi hình.</w:t>
      </w:r>
    </w:p>
    <w:p w14:paraId="1451323B" w14:textId="61FE33F4" w:rsidR="00AF2BB1" w:rsidRDefault="00AF2BB1" w:rsidP="003B7BA3">
      <w:pPr>
        <w:numPr>
          <w:ilvl w:val="0"/>
          <w:numId w:val="24"/>
        </w:numPr>
        <w:jc w:val="both"/>
      </w:pPr>
      <w:r w:rsidRPr="00157C15">
        <w:t>Lớp thứ 2 (Convolutional #2) áp dụng 32 bộ lọc 5 x 5 cùng 32 output activation map. Chúng tôi áp dụng trên lớp này cùng một loại max pooling (Max pooling #2) như ở lớp đầu tiên.</w:t>
      </w:r>
    </w:p>
    <w:p w14:paraId="0A00C087" w14:textId="23B9D21B" w:rsidR="00AF2BB1" w:rsidRPr="00157C15" w:rsidRDefault="00AF2BB1" w:rsidP="003B7BA3">
      <w:pPr>
        <w:numPr>
          <w:ilvl w:val="0"/>
          <w:numId w:val="24"/>
        </w:numPr>
        <w:jc w:val="both"/>
      </w:pPr>
      <w:r w:rsidRPr="00157C15">
        <w:t>Lớp thứ 3 (Convolutional #3) áp dụng 64 bộ lọc 5 x 5. Max pooling (Max pooling #3) cũng tương tự như trên với bộ lọc 2 x 2 cùng stride = 2.</w:t>
      </w:r>
    </w:p>
    <w:p w14:paraId="59E6AC45" w14:textId="35C64D66" w:rsidR="00AF2BB1" w:rsidRPr="00157C15" w:rsidRDefault="00AF2BB1" w:rsidP="003B7BA3">
      <w:pPr>
        <w:numPr>
          <w:ilvl w:val="0"/>
          <w:numId w:val="24"/>
        </w:numPr>
        <w:jc w:val="both"/>
      </w:pPr>
      <w:r w:rsidRPr="00157C15">
        <w:t>Lớp thứ 4 (Convolutional #4) áp dụng 128 bộ lọc 5 x 5 và cũng có max pooling (Max pooling #4) tương tự.</w:t>
      </w:r>
    </w:p>
    <w:p w14:paraId="016BB9DF" w14:textId="6C433901" w:rsidR="00AF2BB1" w:rsidRPr="00157C15" w:rsidRDefault="00AF2BB1" w:rsidP="003B7BA3">
      <w:pPr>
        <w:numPr>
          <w:ilvl w:val="0"/>
          <w:numId w:val="24"/>
        </w:numPr>
        <w:jc w:val="both"/>
      </w:pPr>
      <w:r w:rsidRPr="00157C15">
        <w:t>Do 4 lớp max pooling, kích thước biểu diễn đã giảm theo hệ số 16, do đó, lớp thứ 5, là một lớp fully connected (Fully connected #1) có 16 input 7 x 7.</w:t>
      </w:r>
    </w:p>
    <w:p w14:paraId="1CC65B95" w14:textId="187AA812" w:rsidR="00AF2BB1" w:rsidRPr="00157C15" w:rsidRDefault="00AF2BB1" w:rsidP="003B7BA3">
      <w:pPr>
        <w:numPr>
          <w:ilvl w:val="0"/>
          <w:numId w:val="24"/>
        </w:numPr>
        <w:jc w:val="both"/>
      </w:pPr>
      <w:r w:rsidRPr="00157C15">
        <w:t>Lớp này được nạp vào một lớp fully connected khác (Fully connected #2) với 1024 input và 256</w:t>
      </w:r>
      <w:r w:rsidR="00827A12">
        <w:t xml:space="preserve"> </w:t>
      </w:r>
      <w:proofErr w:type="gramStart"/>
      <w:r w:rsidRPr="00157C15">
        <w:t>output</w:t>
      </w:r>
      <w:proofErr w:type="gramEnd"/>
      <w:r w:rsidRPr="00157C15">
        <w:t>.</w:t>
      </w:r>
    </w:p>
    <w:p w14:paraId="00B4261F" w14:textId="51612FFC" w:rsidR="00AF2BB1" w:rsidRPr="00157C15" w:rsidRDefault="00AF2BB1" w:rsidP="003B7BA3">
      <w:pPr>
        <w:numPr>
          <w:ilvl w:val="0"/>
          <w:numId w:val="24"/>
        </w:numPr>
        <w:jc w:val="both"/>
      </w:pPr>
      <w:r w:rsidRPr="00157C15">
        <w:t>Lớp cuối cùng là một lớp softmax loss layer (Softmax) với 256</w:t>
      </w:r>
      <w:r w:rsidR="00827A12">
        <w:t xml:space="preserve"> </w:t>
      </w:r>
      <w:proofErr w:type="gramStart"/>
      <w:r w:rsidRPr="00157C15">
        <w:t>input</w:t>
      </w:r>
      <w:proofErr w:type="gramEnd"/>
      <w:r w:rsidR="00827A12">
        <w:t>.</w:t>
      </w:r>
      <w:r w:rsidRPr="00157C15">
        <w:t xml:space="preserve"> Số lượng output bằng với số class.</w:t>
      </w:r>
    </w:p>
    <w:p w14:paraId="1A271AB7" w14:textId="2780980E" w:rsidR="00AF2BB1" w:rsidRPr="00157C15" w:rsidRDefault="00AF2BB1" w:rsidP="003B7BA3">
      <w:pPr>
        <w:ind w:left="720"/>
        <w:jc w:val="both"/>
      </w:pPr>
    </w:p>
    <w:p w14:paraId="69389716" w14:textId="557A1203" w:rsidR="00AF2BB1" w:rsidRPr="00157C15" w:rsidRDefault="00AF2BB1" w:rsidP="003B7BA3">
      <w:pPr>
        <w:jc w:val="both"/>
      </w:pPr>
      <w:r w:rsidRPr="00157C15">
        <w:lastRenderedPageBreak/>
        <w:tab/>
        <w:t xml:space="preserve">Chúng tôi trình bày một đoạn ngắn của quá trình </w:t>
      </w:r>
      <w:r w:rsidR="00827A12">
        <w:t>huấn luyện</w:t>
      </w:r>
      <w:r w:rsidRPr="00157C15">
        <w:t xml:space="preserve"> như sau:</w:t>
      </w:r>
    </w:p>
    <w:p w14:paraId="3B092852" w14:textId="1863334C" w:rsidR="00AF2BB1" w:rsidRPr="00157C15" w:rsidRDefault="00AF2BB1" w:rsidP="003B7BA3">
      <w:pPr>
        <w:jc w:val="both"/>
      </w:pPr>
      <w:r w:rsidRPr="00157C15">
        <w:tab/>
        <w:t xml:space="preserve">epochs = </w:t>
      </w:r>
      <w:r w:rsidR="00ED3C9E">
        <w:t>100</w:t>
      </w:r>
      <w:r w:rsidRPr="00157C15">
        <w:t>,</w:t>
      </w:r>
    </w:p>
    <w:p w14:paraId="695C98E5" w14:textId="0BDE78DB" w:rsidR="00AF2BB1" w:rsidRPr="00157C15" w:rsidRDefault="00AF2BB1" w:rsidP="003B7BA3">
      <w:pPr>
        <w:jc w:val="both"/>
      </w:pPr>
    </w:p>
    <w:p w14:paraId="2062717E" w14:textId="58B16A85" w:rsidR="00AF2BB1" w:rsidRPr="00157C15" w:rsidRDefault="00AF2BB1" w:rsidP="003B7BA3">
      <w:pPr>
        <w:jc w:val="both"/>
      </w:pPr>
      <w:r w:rsidRPr="00157C15">
        <w:tab/>
        <w:t>read_images(images),</w:t>
      </w:r>
    </w:p>
    <w:p w14:paraId="7BA8C29D" w14:textId="337CEB7D" w:rsidR="00AF2BB1" w:rsidRPr="00157C15" w:rsidRDefault="00AF2BB1" w:rsidP="003B7BA3">
      <w:pPr>
        <w:shd w:val="clear" w:color="auto" w:fill="FFFFFF"/>
        <w:jc w:val="both"/>
        <w:rPr>
          <w:noProof/>
          <w:szCs w:val="24"/>
        </w:rPr>
      </w:pPr>
      <w:r w:rsidRPr="00157C15">
        <w:tab/>
      </w:r>
      <w:r w:rsidRPr="00157C15">
        <w:rPr>
          <w:noProof/>
          <w:szCs w:val="24"/>
        </w:rPr>
        <w:t>apply_random_vertical_horizontal_flips(images )</w:t>
      </w:r>
    </w:p>
    <w:p w14:paraId="143F0B0E" w14:textId="627098B6" w:rsidR="00AF2BB1" w:rsidRPr="00157C15" w:rsidRDefault="00AF2BB1" w:rsidP="003B7BA3">
      <w:pPr>
        <w:shd w:val="clear" w:color="auto" w:fill="FFFFFF"/>
        <w:jc w:val="both"/>
        <w:rPr>
          <w:noProof/>
          <w:szCs w:val="24"/>
        </w:rPr>
      </w:pPr>
      <w:r w:rsidRPr="00157C15">
        <w:rPr>
          <w:noProof/>
          <w:szCs w:val="24"/>
        </w:rPr>
        <w:tab/>
        <w:t>apply_random_hue_saturation_changes(images)</w:t>
      </w:r>
    </w:p>
    <w:p w14:paraId="5197E20A" w14:textId="653131B2" w:rsidR="00AF2BB1" w:rsidRPr="00157C15" w:rsidRDefault="00AF2BB1" w:rsidP="003B7BA3">
      <w:pPr>
        <w:shd w:val="clear" w:color="auto" w:fill="FFFFFF"/>
        <w:jc w:val="both"/>
        <w:rPr>
          <w:noProof/>
          <w:szCs w:val="24"/>
        </w:rPr>
      </w:pPr>
      <w:r w:rsidRPr="00157C15">
        <w:rPr>
          <w:noProof/>
          <w:szCs w:val="24"/>
        </w:rPr>
        <w:tab/>
        <w:t>convert_to_hsv(image s )</w:t>
      </w:r>
    </w:p>
    <w:p w14:paraId="4AC77E30" w14:textId="55204239" w:rsidR="00AF2BB1" w:rsidRPr="00157C15" w:rsidRDefault="00AF2BB1" w:rsidP="003B7BA3">
      <w:pPr>
        <w:shd w:val="clear" w:color="auto" w:fill="FFFFFF"/>
        <w:jc w:val="both"/>
        <w:rPr>
          <w:noProof/>
          <w:szCs w:val="24"/>
        </w:rPr>
      </w:pPr>
      <w:r w:rsidRPr="00157C15">
        <w:rPr>
          <w:noProof/>
          <w:szCs w:val="24"/>
        </w:rPr>
        <w:tab/>
        <w:t>add_grayscale_layer(images )</w:t>
      </w:r>
    </w:p>
    <w:p w14:paraId="6240C822" w14:textId="0750B540" w:rsidR="00AF2BB1" w:rsidRPr="00157C15" w:rsidRDefault="00AF2BB1" w:rsidP="003B7BA3">
      <w:pPr>
        <w:shd w:val="clear" w:color="auto" w:fill="FFFFFF"/>
        <w:jc w:val="both"/>
        <w:rPr>
          <w:noProof/>
          <w:szCs w:val="24"/>
        </w:rPr>
      </w:pPr>
    </w:p>
    <w:p w14:paraId="6A4AB23E" w14:textId="30769543" w:rsidR="00AF2BB1" w:rsidRPr="00157C15" w:rsidRDefault="00AF2BB1" w:rsidP="003B7BA3">
      <w:pPr>
        <w:shd w:val="clear" w:color="auto" w:fill="FFFFFF"/>
        <w:jc w:val="both"/>
        <w:rPr>
          <w:noProof/>
          <w:szCs w:val="24"/>
        </w:rPr>
      </w:pPr>
      <w:r w:rsidRPr="00157C15">
        <w:rPr>
          <w:noProof/>
          <w:szCs w:val="24"/>
        </w:rPr>
        <w:tab/>
        <w:t>define_network_structure(network)</w:t>
      </w:r>
    </w:p>
    <w:p w14:paraId="4EA4D1F5" w14:textId="2BF65451" w:rsidR="00AF2BB1" w:rsidRPr="00157C15" w:rsidRDefault="00AF2BB1" w:rsidP="003B7BA3">
      <w:pPr>
        <w:shd w:val="clear" w:color="auto" w:fill="FFFFFF"/>
        <w:jc w:val="both"/>
        <w:rPr>
          <w:noProof/>
          <w:szCs w:val="24"/>
        </w:rPr>
      </w:pPr>
      <w:r w:rsidRPr="00157C15">
        <w:rPr>
          <w:noProof/>
          <w:szCs w:val="24"/>
        </w:rPr>
        <w:tab/>
      </w:r>
    </w:p>
    <w:p w14:paraId="24179140" w14:textId="766499E1" w:rsidR="00AF2BB1" w:rsidRPr="00157C15" w:rsidRDefault="00AF2BB1" w:rsidP="003B7BA3">
      <w:pPr>
        <w:shd w:val="clear" w:color="auto" w:fill="FFFFFF"/>
        <w:jc w:val="both"/>
        <w:rPr>
          <w:noProof/>
          <w:szCs w:val="24"/>
        </w:rPr>
      </w:pPr>
      <w:r w:rsidRPr="00157C15">
        <w:rPr>
          <w:noProof/>
          <w:szCs w:val="24"/>
        </w:rPr>
        <w:tab/>
        <w:t>for i in range(1, epochs ) :</w:t>
      </w:r>
    </w:p>
    <w:p w14:paraId="372C17A5" w14:textId="08F86590" w:rsidR="00AF2BB1" w:rsidRPr="00157C15" w:rsidRDefault="00AF2BB1" w:rsidP="003B7BA3">
      <w:pPr>
        <w:shd w:val="clear" w:color="auto" w:fill="FFFFFF"/>
        <w:jc w:val="both"/>
        <w:rPr>
          <w:noProof/>
          <w:szCs w:val="24"/>
        </w:rPr>
      </w:pPr>
      <w:r w:rsidRPr="00157C15">
        <w:rPr>
          <w:noProof/>
          <w:szCs w:val="24"/>
        </w:rPr>
        <w:tab/>
        <w:t>train_network(network)</w:t>
      </w:r>
    </w:p>
    <w:p w14:paraId="3193F527" w14:textId="02245556" w:rsidR="00AF2BB1" w:rsidRPr="00157C15" w:rsidRDefault="00AF2BB1" w:rsidP="003B7BA3">
      <w:pPr>
        <w:shd w:val="clear" w:color="auto" w:fill="FFFFFF"/>
        <w:jc w:val="both"/>
        <w:rPr>
          <w:noProof/>
          <w:szCs w:val="24"/>
        </w:rPr>
      </w:pPr>
      <w:r w:rsidRPr="00157C15">
        <w:rPr>
          <w:noProof/>
          <w:szCs w:val="24"/>
        </w:rPr>
        <w:tab/>
        <w:t>test_network(network )</w:t>
      </w:r>
    </w:p>
    <w:p w14:paraId="14309557" w14:textId="6E3C05E9" w:rsidR="00AF2BB1" w:rsidRPr="00157C15" w:rsidRDefault="00AF2BB1" w:rsidP="003B7BA3">
      <w:pPr>
        <w:pStyle w:val="Heading2"/>
        <w:jc w:val="both"/>
        <w:rPr>
          <w:b/>
          <w:bCs/>
        </w:rPr>
      </w:pPr>
      <w:r w:rsidRPr="00157C15">
        <w:rPr>
          <w:b/>
          <w:bCs/>
        </w:rPr>
        <w:t xml:space="preserve">Mô hình </w:t>
      </w:r>
      <w:r w:rsidR="00827A12">
        <w:rPr>
          <w:b/>
          <w:bCs/>
        </w:rPr>
        <w:t>huấn luyện</w:t>
      </w:r>
    </w:p>
    <w:p w14:paraId="27CBC6BE" w14:textId="070F33A1" w:rsidR="00AF2BB1" w:rsidRPr="00157C15" w:rsidRDefault="00AF2BB1" w:rsidP="00827A12">
      <w:pPr>
        <w:shd w:val="clear" w:color="auto" w:fill="FFFFFF"/>
        <w:jc w:val="both"/>
      </w:pPr>
      <w:r w:rsidRPr="00157C15">
        <w:tab/>
        <w:t xml:space="preserve">Chúng tôi sử dụng mô hình </w:t>
      </w:r>
      <w:r>
        <w:t>như phần</w:t>
      </w:r>
      <w:r>
        <w:rPr>
          <w:lang w:val="vi-VN"/>
        </w:rPr>
        <w:t xml:space="preserve"> trước đã trình bày</w:t>
      </w:r>
      <w:r w:rsidRPr="00157C15">
        <w:t xml:space="preserve"> để </w:t>
      </w:r>
      <w:r>
        <w:t>tiến</w:t>
      </w:r>
      <w:r>
        <w:rPr>
          <w:lang w:val="vi-VN"/>
        </w:rPr>
        <w:t xml:space="preserve"> hành </w:t>
      </w:r>
      <w:r w:rsidR="00827A12">
        <w:t>huấn luyện</w:t>
      </w:r>
      <w:r w:rsidRPr="00157C15">
        <w:t xml:space="preserve"> mạng.</w:t>
      </w:r>
    </w:p>
    <w:p w14:paraId="40476BB5" w14:textId="38DAEE7E" w:rsidR="0005176F" w:rsidRPr="00157C15" w:rsidRDefault="00AF2BB1" w:rsidP="003B7BA3">
      <w:pPr>
        <w:shd w:val="clear" w:color="auto" w:fill="FFFFFF"/>
        <w:jc w:val="both"/>
      </w:pPr>
      <w:r w:rsidRPr="00157C15">
        <w:tab/>
        <w:t>Sử dụng ImagesDataGenerator từ gói</w:t>
      </w:r>
      <w:r>
        <w:t xml:space="preserve"> </w:t>
      </w:r>
      <w:proofErr w:type="gramStart"/>
      <w:r>
        <w:t>tensorflow</w:t>
      </w:r>
      <w:r>
        <w:rPr>
          <w:lang w:val="vi-VN"/>
        </w:rPr>
        <w:t>.</w:t>
      </w:r>
      <w:r w:rsidRPr="00157C15">
        <w:t>keras</w:t>
      </w:r>
      <w:proofErr w:type="gramEnd"/>
      <w:r w:rsidRPr="00157C15">
        <w:t>.preprocessing.image, chúng tôi chọn input ngẫu nhiên cho mạng. Đối tượng này quản lý tải hình ảnh, tạo hàng loạt và có thể thực hiện các chức năng tăng cường như xoay ảnh ngang và dọc.</w:t>
      </w:r>
    </w:p>
    <w:p w14:paraId="048F1B36" w14:textId="2BA80860" w:rsidR="00AF2BB1" w:rsidRPr="00157C15" w:rsidRDefault="00AF2BB1" w:rsidP="003B7BA3">
      <w:pPr>
        <w:pStyle w:val="Heading1"/>
        <w:rPr>
          <w:b/>
          <w:bCs/>
        </w:rPr>
      </w:pPr>
      <w:r w:rsidRPr="00157C15">
        <w:rPr>
          <w:b/>
          <w:bCs/>
        </w:rPr>
        <w:t>ĐÁNH GIÁ THỬ NGHIỆM</w:t>
      </w:r>
    </w:p>
    <w:p w14:paraId="0113A6E9" w14:textId="1AD3F9BC" w:rsidR="00AF2BB1" w:rsidRPr="00157C15" w:rsidRDefault="00AF2BB1" w:rsidP="003B7BA3">
      <w:pPr>
        <w:pStyle w:val="Heading2"/>
        <w:jc w:val="both"/>
        <w:rPr>
          <w:b/>
          <w:bCs/>
        </w:rPr>
      </w:pPr>
      <w:r w:rsidRPr="00157C15">
        <w:rPr>
          <w:b/>
          <w:bCs/>
        </w:rPr>
        <w:t>Môi trường thử nghiệm</w:t>
      </w:r>
    </w:p>
    <w:p w14:paraId="69F6E646" w14:textId="1F90A2B2" w:rsidR="00AF2BB1" w:rsidRPr="00157C15" w:rsidRDefault="00AF2BB1" w:rsidP="003B7BA3">
      <w:pPr>
        <w:jc w:val="both"/>
      </w:pPr>
      <w:r w:rsidRPr="00157C15">
        <w:tab/>
        <w:t xml:space="preserve">Quá trình thử nghiệm thực hiện trên hệ thống máy </w:t>
      </w:r>
      <w:r>
        <w:t>ảo thuộc kaggle</w:t>
      </w:r>
      <w:r w:rsidRPr="00157C15">
        <w:t xml:space="preserve"> với CPU </w:t>
      </w:r>
      <w:r>
        <w:t>8</w:t>
      </w:r>
      <w:r w:rsidRPr="00157C15">
        <w:t xml:space="preserve"> nhân, </w:t>
      </w:r>
      <w:r>
        <w:t>16</w:t>
      </w:r>
      <w:r w:rsidRPr="00157C15">
        <w:t xml:space="preserve">GB ram, </w:t>
      </w:r>
      <w:r>
        <w:t>TPU v3-10</w:t>
      </w:r>
      <w:r w:rsidRPr="00157C15">
        <w:t xml:space="preserve">, HDD </w:t>
      </w:r>
      <w:r>
        <w:t>80GB</w:t>
      </w:r>
      <w:r w:rsidRPr="00157C15">
        <w:t>. Hệ thống này đã được cài đặt đầy đủ môi trường Python 3.7, các thư viện vào framework dành cho machine learning. Theo đó, chúng tôi thử nghiệm mô hình trên môi trường Python và sử dụng framework của tensorflow với giao diện thư viện keras, đây là thư viện cung cấp tính năng mạnh mẽ cho khả năng xử lý hình ảnh và cho mô hình CNN. Ngoài ra, chúng tôi sử dụng jupyter notebook để thực hiện debug chương trình.</w:t>
      </w:r>
    </w:p>
    <w:p w14:paraId="3FECFD06" w14:textId="2304E852" w:rsidR="00AF2BB1" w:rsidRPr="00157C15" w:rsidRDefault="00AF2BB1" w:rsidP="003B7BA3">
      <w:pPr>
        <w:jc w:val="both"/>
      </w:pPr>
      <w:r w:rsidRPr="00157C15">
        <w:tab/>
        <w:t xml:space="preserve">Chúng tôi sử dụng mô hình </w:t>
      </w:r>
      <w:r>
        <w:t>đã nêu để</w:t>
      </w:r>
      <w:r w:rsidRPr="00157C15">
        <w:t xml:space="preserve"> </w:t>
      </w:r>
      <w:r w:rsidR="00827A12">
        <w:t>huấn luyện</w:t>
      </w:r>
      <w:r w:rsidRPr="00157C15">
        <w:t xml:space="preserve"> </w:t>
      </w:r>
      <w:r>
        <w:t>và</w:t>
      </w:r>
      <w:r w:rsidRPr="00157C15">
        <w:t xml:space="preserve"> đánh giá lại quá trình </w:t>
      </w:r>
      <w:r w:rsidR="00827A12">
        <w:t>huấn luyện</w:t>
      </w:r>
      <w:r w:rsidRPr="00157C15">
        <w:t xml:space="preserve">. Quá trình đánh giá sẽ trải qua thử nghiệm mô hình trên bộ dữ liệu </w:t>
      </w:r>
      <w:r w:rsidR="00827A12">
        <w:t>huấn luyện</w:t>
      </w:r>
      <w:r w:rsidRPr="00157C15">
        <w:t xml:space="preserve"> và bộ dữ liệu thử nghiệm. </w:t>
      </w:r>
    </w:p>
    <w:p w14:paraId="01B39C36" w14:textId="5B1F5499" w:rsidR="00AF2BB1" w:rsidRPr="00157C15" w:rsidRDefault="00AF2BB1" w:rsidP="003B7BA3">
      <w:pPr>
        <w:pStyle w:val="Heading2"/>
        <w:jc w:val="both"/>
        <w:rPr>
          <w:b/>
          <w:bCs/>
        </w:rPr>
      </w:pPr>
      <w:r w:rsidRPr="00157C15">
        <w:rPr>
          <w:b/>
          <w:bCs/>
        </w:rPr>
        <w:t>Kết quả</w:t>
      </w:r>
    </w:p>
    <w:p w14:paraId="1D4B6F92" w14:textId="4711E7B6" w:rsidR="00D56E19" w:rsidRDefault="00AF2BB1" w:rsidP="00D56E19">
      <w:pPr>
        <w:jc w:val="both"/>
      </w:pPr>
      <w:r w:rsidRPr="00157C15">
        <w:tab/>
        <w:t xml:space="preserve">Sau thử nghiệm, chúng tôi thu được các kết quả của mô hình </w:t>
      </w:r>
      <w:r w:rsidR="00827A12">
        <w:t xml:space="preserve">CNN </w:t>
      </w:r>
      <w:r w:rsidRPr="00157C15">
        <w:t xml:space="preserve">đã </w:t>
      </w:r>
      <w:r w:rsidR="00827A12">
        <w:t xml:space="preserve">huấn luyện </w:t>
      </w:r>
      <w:r w:rsidRPr="00157C15">
        <w:t xml:space="preserve">trên bộ dữ liệu thử nghiệm có độ chính xác là </w:t>
      </w:r>
      <w:r w:rsidR="002B16C4">
        <w:t>85.2</w:t>
      </w:r>
      <w:r w:rsidRPr="00157C15">
        <w:t>% (</w:t>
      </w:r>
      <w:r w:rsidR="002B16C4">
        <w:t>19330/22688</w:t>
      </w:r>
      <w:r w:rsidRPr="00157C15">
        <w:t>)</w:t>
      </w:r>
      <w:r w:rsidR="00827A12">
        <w:t xml:space="preserve">, </w:t>
      </w:r>
      <w:r w:rsidR="00827A12" w:rsidRPr="00157C15">
        <w:t xml:space="preserve">mô hình </w:t>
      </w:r>
      <w:r w:rsidR="00827A12">
        <w:t>VGG16</w:t>
      </w:r>
      <w:r w:rsidR="00827A12">
        <w:t xml:space="preserve"> </w:t>
      </w:r>
      <w:r w:rsidR="00827A12" w:rsidRPr="00157C15">
        <w:t xml:space="preserve">đã </w:t>
      </w:r>
      <w:r w:rsidR="00827A12">
        <w:t xml:space="preserve">huấn luyện </w:t>
      </w:r>
      <w:r w:rsidR="00827A12" w:rsidRPr="00157C15">
        <w:t xml:space="preserve">trên bộ dữ liệu thử nghiệm có độ chính xác là </w:t>
      </w:r>
      <w:r w:rsidR="00827A12">
        <w:t>9</w:t>
      </w:r>
      <w:r w:rsidR="00827A12">
        <w:t>5.</w:t>
      </w:r>
      <w:r w:rsidR="00827A12">
        <w:t>78</w:t>
      </w:r>
      <w:r w:rsidR="00827A12" w:rsidRPr="00157C15">
        <w:t>% (</w:t>
      </w:r>
      <w:r w:rsidR="00827A12">
        <w:t>21731</w:t>
      </w:r>
      <w:r w:rsidR="00827A12">
        <w:t>/22688</w:t>
      </w:r>
      <w:r w:rsidR="00827A12" w:rsidRPr="00157C15">
        <w:t>)</w:t>
      </w:r>
      <w:r w:rsidRPr="00157C15">
        <w:t>. Sai lệch khi thử nghiệm trên bộ dữ liệu thử nghiệm có thể do màu sắc, kích thước, hình dạng của mội số loại trái cây tương đồng nhau dẫn đến nhận diện nhầm đối tượng.</w:t>
      </w:r>
    </w:p>
    <w:p w14:paraId="44BE0D9D" w14:textId="2CE139DD" w:rsidR="00D56E19" w:rsidRPr="00157C15" w:rsidRDefault="00D56E19" w:rsidP="003B7BA3">
      <w:pPr>
        <w:jc w:val="both"/>
      </w:pPr>
    </w:p>
    <w:p w14:paraId="5A5F377F" w14:textId="6708F3D0" w:rsidR="00AF2BB1" w:rsidRPr="00157C15" w:rsidRDefault="00AF2BB1" w:rsidP="003B7BA3">
      <w:pPr>
        <w:pStyle w:val="Heading1"/>
        <w:rPr>
          <w:b/>
          <w:bCs/>
        </w:rPr>
      </w:pPr>
      <w:r w:rsidRPr="00157C15">
        <w:rPr>
          <w:b/>
          <w:bCs/>
        </w:rPr>
        <w:t>KẾT LUẬN VÀ HƯỚNG PHÁT TRIỂN</w:t>
      </w:r>
    </w:p>
    <w:p w14:paraId="6DEFC3FF" w14:textId="38C464CB" w:rsidR="0005176F" w:rsidRPr="00157C15" w:rsidRDefault="00AF2BB1" w:rsidP="003B7BA3">
      <w:pPr>
        <w:jc w:val="both"/>
      </w:pPr>
      <w:r w:rsidRPr="00157C15">
        <w:tab/>
        <w:t xml:space="preserve">Chúng tôi đánh giá mô hình </w:t>
      </w:r>
      <w:r w:rsidR="00827A12">
        <w:t>huấn luyện</w:t>
      </w:r>
      <w:r w:rsidRPr="00157C15">
        <w:t xml:space="preserve"> có độ chính xác rất cao với bộ dữ liệu đã được xử lý. Tuy nhiên, mô hình vẫn chưa được tối ưu cho nhận diện với hình ảnh chưa được xử lý hay nhận diện nhiều loại trái cây trong một hình ảnh.</w:t>
      </w:r>
    </w:p>
    <w:p w14:paraId="7E24EAFA" w14:textId="7AA35C6F" w:rsidR="00AF2BB1" w:rsidRPr="00157C15" w:rsidRDefault="00AF2BB1" w:rsidP="003B7BA3">
      <w:pPr>
        <w:jc w:val="both"/>
      </w:pPr>
      <w:r w:rsidRPr="00157C15">
        <w:tab/>
        <w:t>Theo quan điểm của chúng tôi, một trong những mục tiêu chính trong tương lai là cải thiện mô hình mạng CNN</w:t>
      </w:r>
      <w:r w:rsidR="00214BB6">
        <w:t xml:space="preserve"> (VGG16 là một mô hình CNN đã được nghiên cứu và cải tiến với độ chính xác rất cao)</w:t>
      </w:r>
      <w:r w:rsidRPr="00157C15">
        <w:t>. Điều này liên quan đến thử nghiệm sâu hơn với cấu trúc của mạng nơ-ron.</w:t>
      </w:r>
    </w:p>
    <w:p w14:paraId="69576610" w14:textId="05974A20" w:rsidR="00AF2BB1" w:rsidRPr="00157C15" w:rsidRDefault="00AF2BB1" w:rsidP="003B7BA3">
      <w:pPr>
        <w:pStyle w:val="Heading1"/>
        <w:numPr>
          <w:ilvl w:val="0"/>
          <w:numId w:val="0"/>
        </w:numPr>
        <w:jc w:val="both"/>
        <w:rPr>
          <w:b/>
          <w:bCs/>
        </w:rPr>
      </w:pPr>
      <w:r w:rsidRPr="00157C15">
        <w:rPr>
          <w:b/>
          <w:bCs/>
        </w:rPr>
        <w:t>TÀI LIỆU THAM KHẢO</w:t>
      </w:r>
    </w:p>
    <w:p w14:paraId="7C98C6AD" w14:textId="0FE02337" w:rsidR="00B924A6" w:rsidRPr="00B924A6" w:rsidRDefault="00AF2BB1" w:rsidP="00B924A6">
      <w:pPr>
        <w:widowControl w:val="0"/>
        <w:autoSpaceDE w:val="0"/>
        <w:autoSpaceDN w:val="0"/>
        <w:adjustRightInd w:val="0"/>
        <w:spacing w:after="40" w:line="240" w:lineRule="exact"/>
        <w:ind w:left="640" w:hanging="640"/>
        <w:jc w:val="both"/>
        <w:rPr>
          <w:noProof/>
          <w:szCs w:val="24"/>
        </w:rPr>
      </w:pPr>
      <w:r w:rsidRPr="00157C15">
        <w:rPr>
          <w:spacing w:val="-1"/>
          <w:lang w:val="x-none" w:eastAsia="x-none"/>
        </w:rPr>
        <w:fldChar w:fldCharType="begin" w:fldLock="1"/>
      </w:r>
      <w:r w:rsidRPr="00157C15">
        <w:rPr>
          <w:spacing w:val="-1"/>
          <w:lang w:val="x-none" w:eastAsia="x-none"/>
        </w:rPr>
        <w:instrText xml:space="preserve">ADDIN Mendeley Bibliography CSL_BIBLIOGRAPHY </w:instrText>
      </w:r>
      <w:r w:rsidRPr="00157C15">
        <w:rPr>
          <w:spacing w:val="-1"/>
          <w:lang w:val="x-none" w:eastAsia="x-none"/>
        </w:rPr>
        <w:fldChar w:fldCharType="separate"/>
      </w:r>
      <w:r w:rsidR="00B924A6" w:rsidRPr="00B924A6">
        <w:rPr>
          <w:noProof/>
          <w:szCs w:val="24"/>
        </w:rPr>
        <w:t>[1]</w:t>
      </w:r>
      <w:r w:rsidR="00B924A6" w:rsidRPr="00B924A6">
        <w:rPr>
          <w:noProof/>
          <w:szCs w:val="24"/>
        </w:rPr>
        <w:tab/>
        <w:t>K. Y. Sè, “C l Fe C l C l,” pp. 65–78, 2018.</w:t>
      </w:r>
    </w:p>
    <w:p w14:paraId="0C0AE2FF" w14:textId="4290B111"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2]</w:t>
      </w:r>
      <w:r w:rsidRPr="00B924A6">
        <w:rPr>
          <w:noProof/>
          <w:szCs w:val="24"/>
        </w:rPr>
        <w:tab/>
        <w:t>H. N. Patel, R. K. Jain, A. D. Patel, and M. V Joshi, “Fruit Detection using Improved Multiple Features based Algorithm,” 2011.</w:t>
      </w:r>
    </w:p>
    <w:p w14:paraId="18B305C3" w14:textId="1FC9750E"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3]</w:t>
      </w:r>
      <w:r w:rsidRPr="00B924A6">
        <w:rPr>
          <w:noProof/>
          <w:szCs w:val="24"/>
        </w:rPr>
        <w:tab/>
        <w:t xml:space="preserve">K. Yamamoto, W. Guo, Y. Yoshioka, and S. Ninomiya, “On plant detection of intact tomato fruits using image analysis and machine learning methods,” </w:t>
      </w:r>
      <w:r w:rsidRPr="00B924A6">
        <w:rPr>
          <w:i/>
          <w:iCs/>
          <w:noProof/>
          <w:szCs w:val="24"/>
        </w:rPr>
        <w:t>Sensors (Switzerland)</w:t>
      </w:r>
      <w:r w:rsidRPr="00B924A6">
        <w:rPr>
          <w:noProof/>
          <w:szCs w:val="24"/>
        </w:rPr>
        <w:t>, vol. 14, no. 7, pp. 12191–12206, Jul. 2014, doi: 10.3390/s140712191.</w:t>
      </w:r>
    </w:p>
    <w:p w14:paraId="26F0DB5D" w14:textId="0EB73629"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4]</w:t>
      </w:r>
      <w:r w:rsidRPr="00B924A6">
        <w:rPr>
          <w:noProof/>
          <w:szCs w:val="24"/>
        </w:rPr>
        <w:tab/>
        <w:t xml:space="preserve">I. Sa, Z. Ge, F. Dayoub, B. Upcroft, T. Perez, and C. McCool, “Deepfruits: A fruit detection system using deep neural networks,” </w:t>
      </w:r>
      <w:r w:rsidRPr="00B924A6">
        <w:rPr>
          <w:i/>
          <w:iCs/>
          <w:noProof/>
          <w:szCs w:val="24"/>
        </w:rPr>
        <w:t>Sensors (Switzerland)</w:t>
      </w:r>
      <w:r w:rsidRPr="00B924A6">
        <w:rPr>
          <w:noProof/>
          <w:szCs w:val="24"/>
        </w:rPr>
        <w:t>, vol. 16, no. 8, p. 1222, Aug. 2016, doi: 10.3390/s16081222.</w:t>
      </w:r>
    </w:p>
    <w:p w14:paraId="011C4A3E" w14:textId="3549A351"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5]</w:t>
      </w:r>
      <w:r w:rsidRPr="00B924A6">
        <w:rPr>
          <w:noProof/>
          <w:szCs w:val="24"/>
        </w:rPr>
        <w:tab/>
        <w:t xml:space="preserve">S. Bargoti and J. P. Underwood, “Image Segmentation for Fruit Detection and Yield Estimation in Apple Orchards,” </w:t>
      </w:r>
      <w:r w:rsidRPr="00B924A6">
        <w:rPr>
          <w:i/>
          <w:iCs/>
          <w:noProof/>
          <w:szCs w:val="24"/>
        </w:rPr>
        <w:t>J. F. Robot.</w:t>
      </w:r>
      <w:r w:rsidRPr="00B924A6">
        <w:rPr>
          <w:noProof/>
          <w:szCs w:val="24"/>
        </w:rPr>
        <w:t>, vol. 34, no. 6, pp. 1039–1060, Sep. 2017, doi: 10.1002/rob.21699.</w:t>
      </w:r>
    </w:p>
    <w:p w14:paraId="3558DCA1" w14:textId="198AB083"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6]</w:t>
      </w:r>
      <w:r w:rsidRPr="00B924A6">
        <w:rPr>
          <w:noProof/>
          <w:szCs w:val="24"/>
        </w:rPr>
        <w:tab/>
        <w:t xml:space="preserve">E. H. Yossy, J. Pranata, T. Wijaya, H. Hermawan, and W. Budiharto, “Mango Fruit Sortation System using Neural Network and Computer Vision,” in </w:t>
      </w:r>
      <w:r w:rsidRPr="00B924A6">
        <w:rPr>
          <w:i/>
          <w:iCs/>
          <w:noProof/>
          <w:szCs w:val="24"/>
        </w:rPr>
        <w:t>Procedia Computer Science</w:t>
      </w:r>
      <w:r w:rsidRPr="00B924A6">
        <w:rPr>
          <w:noProof/>
          <w:szCs w:val="24"/>
        </w:rPr>
        <w:t>, Jan. 2017, vol. 116, pp. 596–603, doi: 10.1016/j.procs.2017.10.013.</w:t>
      </w:r>
    </w:p>
    <w:p w14:paraId="2D14D77F" w14:textId="77777777" w:rsidR="00B924A6" w:rsidRPr="00B924A6" w:rsidRDefault="00B924A6" w:rsidP="00B924A6">
      <w:pPr>
        <w:widowControl w:val="0"/>
        <w:autoSpaceDE w:val="0"/>
        <w:autoSpaceDN w:val="0"/>
        <w:adjustRightInd w:val="0"/>
        <w:spacing w:after="40" w:line="240" w:lineRule="exact"/>
        <w:ind w:left="640" w:hanging="640"/>
        <w:jc w:val="both"/>
        <w:rPr>
          <w:noProof/>
          <w:szCs w:val="24"/>
        </w:rPr>
      </w:pPr>
      <w:r w:rsidRPr="00B924A6">
        <w:rPr>
          <w:noProof/>
          <w:szCs w:val="24"/>
        </w:rPr>
        <w:t>[7]</w:t>
      </w:r>
      <w:r w:rsidRPr="00B924A6">
        <w:rPr>
          <w:noProof/>
          <w:szCs w:val="24"/>
        </w:rPr>
        <w:tab/>
        <w:t xml:space="preserve">Y. Zhang </w:t>
      </w:r>
      <w:r w:rsidRPr="00B924A6">
        <w:rPr>
          <w:i/>
          <w:iCs/>
          <w:noProof/>
          <w:szCs w:val="24"/>
        </w:rPr>
        <w:t>et al.</w:t>
      </w:r>
      <w:r w:rsidRPr="00B924A6">
        <w:rPr>
          <w:noProof/>
          <w:szCs w:val="24"/>
        </w:rPr>
        <w:t xml:space="preserve">, “Understanding of Object Detection Based on CNN Family and YOLO Related content Real-time vehicle detection and tracking in video based on faster R-CNN A Real-Time Method to Estimate Speed of Object Based on Object Detection and Optical Flow Calculation Un,” </w:t>
      </w:r>
      <w:r w:rsidRPr="00B924A6">
        <w:rPr>
          <w:i/>
          <w:iCs/>
          <w:noProof/>
          <w:szCs w:val="24"/>
        </w:rPr>
        <w:t>J. Phys</w:t>
      </w:r>
      <w:r w:rsidRPr="00B924A6">
        <w:rPr>
          <w:noProof/>
          <w:szCs w:val="24"/>
        </w:rPr>
        <w:t>, p. 12029, 2018, doi: 10.1088/1742-6596/1004/1/012029.</w:t>
      </w:r>
    </w:p>
    <w:p w14:paraId="139BDB4C" w14:textId="135C724A" w:rsidR="00B924A6" w:rsidRPr="00B924A6" w:rsidRDefault="00B924A6" w:rsidP="00B924A6">
      <w:pPr>
        <w:widowControl w:val="0"/>
        <w:autoSpaceDE w:val="0"/>
        <w:autoSpaceDN w:val="0"/>
        <w:adjustRightInd w:val="0"/>
        <w:spacing w:after="40" w:line="240" w:lineRule="exact"/>
        <w:ind w:left="640" w:hanging="640"/>
        <w:jc w:val="both"/>
        <w:rPr>
          <w:noProof/>
        </w:rPr>
      </w:pPr>
      <w:r w:rsidRPr="00B924A6">
        <w:rPr>
          <w:noProof/>
          <w:szCs w:val="24"/>
        </w:rPr>
        <w:t>[8]</w:t>
      </w:r>
      <w:r w:rsidRPr="00B924A6">
        <w:rPr>
          <w:noProof/>
          <w:szCs w:val="24"/>
        </w:rPr>
        <w:tab/>
        <w:t xml:space="preserve">K. Simonyan and A. Zisserman, “Very Deep Convolutional Networks for Large-Scale Image Recognition,” </w:t>
      </w:r>
      <w:r w:rsidRPr="00B924A6">
        <w:rPr>
          <w:i/>
          <w:iCs/>
          <w:noProof/>
          <w:szCs w:val="24"/>
        </w:rPr>
        <w:t>3rd Int. Conf. Learn. Represent. ICLR 2015 - Conf. Track Proc.</w:t>
      </w:r>
      <w:r w:rsidRPr="00B924A6">
        <w:rPr>
          <w:noProof/>
          <w:szCs w:val="24"/>
        </w:rPr>
        <w:t>, Sep. 2014, doi: 10.48550/arxiv.1409.1556.</w:t>
      </w:r>
    </w:p>
    <w:p w14:paraId="39D79A16" w14:textId="5305F1F7" w:rsidR="00AF2BB1" w:rsidRPr="00157C15" w:rsidRDefault="00AF2BB1" w:rsidP="00B924A6">
      <w:pPr>
        <w:pStyle w:val="references"/>
        <w:numPr>
          <w:ilvl w:val="0"/>
          <w:numId w:val="0"/>
        </w:numPr>
        <w:ind w:left="360" w:hanging="360"/>
        <w:sectPr w:rsidR="00AF2BB1" w:rsidRPr="00157C15" w:rsidSect="00ED5FF0">
          <w:type w:val="continuous"/>
          <w:pgSz w:w="11906" w:h="16838" w:code="9"/>
          <w:pgMar w:top="1080" w:right="907" w:bottom="1440" w:left="907" w:header="720" w:footer="720" w:gutter="0"/>
          <w:cols w:num="2" w:space="360"/>
          <w:docGrid w:linePitch="360"/>
        </w:sectPr>
      </w:pPr>
      <w:r w:rsidRPr="00157C15">
        <w:rPr>
          <w:rFonts w:eastAsia="Cambria Math"/>
          <w:noProof w:val="0"/>
          <w:spacing w:val="-1"/>
          <w:sz w:val="20"/>
          <w:szCs w:val="20"/>
          <w:lang w:val="x-none" w:eastAsia="x-none"/>
        </w:rPr>
        <w:fldChar w:fldCharType="end"/>
      </w:r>
    </w:p>
    <w:p w14:paraId="17A6C390" w14:textId="55D21319" w:rsidR="0005176F" w:rsidRDefault="0005176F" w:rsidP="003B7BA3">
      <w:pPr>
        <w:jc w:val="both"/>
      </w:pPr>
    </w:p>
    <w:sectPr w:rsidR="0005176F" w:rsidSect="00ED5FF0">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9B8AE" w14:textId="77777777" w:rsidR="008619F0" w:rsidRDefault="008619F0">
      <w:r>
        <w:separator/>
      </w:r>
    </w:p>
  </w:endnote>
  <w:endnote w:type="continuationSeparator" w:id="0">
    <w:p w14:paraId="7B520AF9" w14:textId="77777777" w:rsidR="008619F0" w:rsidRDefault="008619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48737" w14:textId="77777777" w:rsidR="007C3D04" w:rsidRPr="006F6D3D" w:rsidRDefault="007C3D04" w:rsidP="00ED5FF0">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31EE7" w14:textId="77777777" w:rsidR="008619F0" w:rsidRDefault="008619F0">
      <w:r>
        <w:separator/>
      </w:r>
    </w:p>
  </w:footnote>
  <w:footnote w:type="continuationSeparator" w:id="0">
    <w:p w14:paraId="68ED7210" w14:textId="77777777" w:rsidR="008619F0" w:rsidRDefault="008619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E4782" w14:textId="650DBBE3" w:rsidR="007C3D04" w:rsidRDefault="007C3D04" w:rsidP="00ED5FF0">
    <w:pPr>
      <w:pStyle w:val="Header"/>
      <w:jc w:val="left"/>
    </w:pPr>
    <w:r>
      <w:rPr>
        <w:noProof/>
      </w:rPr>
      <mc:AlternateContent>
        <mc:Choice Requires="wps">
          <w:drawing>
            <wp:anchor distT="0" distB="0" distL="114300" distR="114300" simplePos="0" relativeHeight="251660288" behindDoc="0" locked="0" layoutInCell="0" allowOverlap="1" wp14:anchorId="4F8E1A10" wp14:editId="725FECD6">
              <wp:simplePos x="0" y="0"/>
              <wp:positionH relativeFrom="page">
                <wp:posOffset>575945</wp:posOffset>
              </wp:positionH>
              <wp:positionV relativeFrom="page">
                <wp:posOffset>269875</wp:posOffset>
              </wp:positionV>
              <wp:extent cx="6408420" cy="146050"/>
              <wp:effectExtent l="0" t="0" r="0" b="1841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8420" cy="146050"/>
                      </a:xfrm>
                      <a:prstGeom prst="rect">
                        <a:avLst/>
                      </a:prstGeom>
                      <a:noFill/>
                      <a:ln>
                        <a:noFill/>
                      </a:ln>
                    </wps:spPr>
                    <wps:txbx>
                      <w:txbxContent>
                        <w:p w14:paraId="06FCB4CE" w14:textId="77777777" w:rsidR="007C3D04" w:rsidRDefault="007C3D04">
                          <w:pPr>
                            <w:jc w:val="right"/>
                            <w:rPr>
                              <w:noProof/>
                            </w:rPr>
                          </w:pPr>
                          <w:r>
                            <w:rPr>
                              <w:noProof/>
                            </w:rPr>
                            <w:t>NHẬN DIỆN TRÁI CÂY</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F8E1A10" id="_x0000_t202" coordsize="21600,21600" o:spt="202" path="m,l,21600r21600,l21600,xe">
              <v:stroke joinstyle="miter"/>
              <v:path gradientshapeok="t" o:connecttype="rect"/>
            </v:shapetype>
            <v:shape id="Text Box 3" o:spid="_x0000_s1026" type="#_x0000_t202" style="position:absolute;margin-left:45.35pt;margin-top:21.25pt;width:504.6pt;height:11.5pt;z-index:251660288;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" o:allowincell="f" filled="f" stroked="f">
              <v:textbox style="mso-fit-shape-to-text:t" inset=",0,,0">
                <w:txbxContent>
                  <w:p w14:paraId="06FCB4CE" w14:textId="77777777" w:rsidR="007C3D04" w:rsidRDefault="007C3D04">
                    <w:pPr>
                      <w:jc w:val="right"/>
                      <w:rPr>
                        <w:noProof/>
                      </w:rPr>
                    </w:pPr>
                    <w:r>
                      <w:rPr>
                        <w:noProof/>
                      </w:rPr>
                      <w:t>NHẬN DIỆN TRÁI CÂY</w:t>
                    </w: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0" allowOverlap="1" wp14:anchorId="198ABADF" wp14:editId="31CD1458">
              <wp:simplePos x="0" y="0"/>
              <wp:positionH relativeFrom="page">
                <wp:posOffset>6984365</wp:posOffset>
              </wp:positionH>
              <wp:positionV relativeFrom="page">
                <wp:posOffset>269240</wp:posOffset>
              </wp:positionV>
              <wp:extent cx="573405" cy="1460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 cy="146050"/>
                      </a:xfrm>
                      <a:prstGeom prst="rect">
                        <a:avLst/>
                      </a:prstGeom>
                      <a:solidFill>
                        <a:srgbClr val="70AD47">
                          <a:lumMod val="60000"/>
                          <a:lumOff val="40000"/>
                        </a:srgbClr>
                      </a:solidFill>
                      <a:ln>
                        <a:noFill/>
                      </a:ln>
                    </wps:spPr>
                    <wps:txbx>
                      <w:txbxContent>
                        <w:p w14:paraId="4CDD361A" w14:textId="1313E462" w:rsidR="007C3D04" w:rsidRPr="006A2C9D" w:rsidRDefault="007C3D04">
                          <w:pPr>
                            <w:rPr>
                              <w:color w:val="000000"/>
                            </w:rPr>
                          </w:pPr>
                          <w:r w:rsidRPr="006A2C9D">
                            <w:rPr>
                              <w:color w:val="000000"/>
                            </w:rPr>
                            <w:fldChar w:fldCharType="begin"/>
                          </w:r>
                          <w:r w:rsidRPr="006A2C9D">
                            <w:rPr>
                              <w:color w:val="000000"/>
                            </w:rPr>
                            <w:instrText xml:space="preserve"> PAGE   \* MERGEFORMAT </w:instrText>
                          </w:r>
                          <w:r w:rsidRPr="006A2C9D">
                            <w:rPr>
                              <w:color w:val="000000"/>
                            </w:rPr>
                            <w:fldChar w:fldCharType="separate"/>
                          </w:r>
                          <w:r w:rsidR="007D63E9">
                            <w:rPr>
                              <w:noProof/>
                              <w:color w:val="000000"/>
                            </w:rPr>
                            <w:t>6</w:t>
                          </w:r>
                          <w:r w:rsidRPr="006A2C9D">
                            <w:rPr>
                              <w:noProof/>
                              <w:color w:val="00000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98ABADF" id="Text Box 2" o:spid="_x0000_s1027" type="#_x0000_t202" style="position:absolute;margin-left:549.95pt;margin-top:21.2pt;width:45.15pt;height:11.5pt;z-index:251659264;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" o:allowincell="f" fillcolor="#a9d18e" stroked="f">
              <v:textbox style="mso-fit-shape-to-text:t" inset=",0,,0">
                <w:txbxContent>
                  <w:p w14:paraId="4CDD361A" w14:textId="1313E462" w:rsidR="007C3D04" w:rsidRPr="006A2C9D" w:rsidRDefault="007C3D04">
                    <w:pPr>
                      <w:rPr>
                        <w:color w:val="000000"/>
                      </w:rPr>
                    </w:pPr>
                    <w:r w:rsidRPr="006A2C9D">
                      <w:rPr>
                        <w:color w:val="000000"/>
                      </w:rPr>
                      <w:fldChar w:fldCharType="begin"/>
                    </w:r>
                    <w:r w:rsidRPr="006A2C9D">
                      <w:rPr>
                        <w:color w:val="000000"/>
                      </w:rPr>
                      <w:instrText xml:space="preserve"> PAGE   \* MERGEFORMAT </w:instrText>
                    </w:r>
                    <w:r w:rsidRPr="006A2C9D">
                      <w:rPr>
                        <w:color w:val="000000"/>
                      </w:rPr>
                      <w:fldChar w:fldCharType="separate"/>
                    </w:r>
                    <w:r w:rsidR="007D63E9">
                      <w:rPr>
                        <w:noProof/>
                        <w:color w:val="000000"/>
                      </w:rPr>
                      <w:t>6</w:t>
                    </w:r>
                    <w:r w:rsidRPr="006A2C9D">
                      <w:rPr>
                        <w:noProof/>
                        <w:color w:val="000000"/>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6E116" w14:textId="0204EFD3" w:rsidR="007C3D04" w:rsidRPr="00EF5170" w:rsidRDefault="007C3D04" w:rsidP="00ED5FF0">
    <w:pPr>
      <w:pStyle w:val="Header"/>
      <w:jc w:val="left"/>
    </w:pPr>
    <w:r>
      <w:rPr>
        <w:noProof/>
      </w:rPr>
      <mc:AlternateContent>
        <mc:Choice Requires="wps">
          <w:drawing>
            <wp:anchor distT="0" distB="0" distL="114300" distR="114300" simplePos="0" relativeHeight="251662336" behindDoc="0" locked="0" layoutInCell="0" allowOverlap="1" wp14:anchorId="7A2FB56E" wp14:editId="68D3021D">
              <wp:simplePos x="0" y="0"/>
              <wp:positionH relativeFrom="page">
                <wp:posOffset>567055</wp:posOffset>
              </wp:positionH>
              <wp:positionV relativeFrom="page">
                <wp:posOffset>228600</wp:posOffset>
              </wp:positionV>
              <wp:extent cx="6426200" cy="146050"/>
              <wp:effectExtent l="0" t="0" r="0" b="18415"/>
              <wp:wrapNone/>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6200" cy="146050"/>
                      </a:xfrm>
                      <a:prstGeom prst="rect">
                        <a:avLst/>
                      </a:prstGeom>
                      <a:noFill/>
                      <a:ln>
                        <a:noFill/>
                      </a:ln>
                    </wps:spPr>
                    <wps:txbx>
                      <w:txbxContent>
                        <w:p w14:paraId="622B5EA5" w14:textId="77777777" w:rsidR="007C3D04" w:rsidRDefault="007C3D04" w:rsidP="00ED5FF0">
                          <w:pPr>
                            <w:pStyle w:val="Header"/>
                            <w:jc w:val="right"/>
                          </w:pPr>
                          <w:r>
                            <w:t>TRƯỜNG ĐẠI HỌC ĐẢ LẠT – KHOA CÔNG NGHỆ THÔNG TI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2FB56E" id="_x0000_t202" coordsize="21600,21600" o:spt="202" path="m,l,21600r21600,l21600,xe">
              <v:stroke joinstyle="miter"/>
              <v:path gradientshapeok="t" o:connecttype="rect"/>
            </v:shapetype>
            <v:shape id="Text Box 220" o:spid="_x0000_s1028" type="#_x0000_t202" style="position:absolute;margin-left:44.65pt;margin-top:18pt;width:506pt;height:11.5pt;z-index:251662336;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" o:allowincell="f" filled="f" stroked="f">
              <v:textbox style="mso-fit-shape-to-text:t" inset=",0,,0">
                <w:txbxContent>
                  <w:p w14:paraId="622B5EA5" w14:textId="77777777" w:rsidR="007C3D04" w:rsidRDefault="007C3D04" w:rsidP="00ED5FF0">
                    <w:pPr>
                      <w:pStyle w:val="Header"/>
                      <w:jc w:val="right"/>
                    </w:pPr>
                    <w:r>
                      <w:t>TRƯỜNG ĐẠI HỌC ĐẢ LẠT – KHOA CÔNG NGHỆ THÔNG TIN</w:t>
                    </w:r>
                  </w:p>
                </w:txbxContent>
              </v:textbox>
              <w10:wrap anchorx="page" anchory="page"/>
            </v:shape>
          </w:pict>
        </mc:Fallback>
      </mc:AlternateContent>
    </w:r>
    <w:r>
      <w:rPr>
        <w:noProof/>
      </w:rPr>
      <mc:AlternateContent>
        <mc:Choice Requires="wps">
          <w:drawing>
            <wp:anchor distT="0" distB="0" distL="114300" distR="114300" simplePos="0" relativeHeight="251661312" behindDoc="0" locked="0" layoutInCell="0" allowOverlap="1" wp14:anchorId="1350348D" wp14:editId="415BF747">
              <wp:simplePos x="0" y="0"/>
              <wp:positionH relativeFrom="page">
                <wp:posOffset>6993255</wp:posOffset>
              </wp:positionH>
              <wp:positionV relativeFrom="page">
                <wp:posOffset>227965</wp:posOffset>
              </wp:positionV>
              <wp:extent cx="564515" cy="146050"/>
              <wp:effectExtent l="0" t="0" r="0" b="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 cy="146050"/>
                      </a:xfrm>
                      <a:prstGeom prst="rect">
                        <a:avLst/>
                      </a:prstGeom>
                      <a:solidFill>
                        <a:srgbClr val="70AD47">
                          <a:lumMod val="60000"/>
                          <a:lumOff val="40000"/>
                        </a:srgbClr>
                      </a:solidFill>
                      <a:ln>
                        <a:noFill/>
                      </a:ln>
                    </wps:spPr>
                    <wps:txbx>
                      <w:txbxContent>
                        <w:p w14:paraId="495A79B2" w14:textId="3A674D14" w:rsidR="007C3D04" w:rsidRPr="006A2C9D" w:rsidRDefault="007C3D04">
                          <w:pPr>
                            <w:rPr>
                              <w:color w:val="000000"/>
                            </w:rPr>
                          </w:pPr>
                          <w:r w:rsidRPr="006A2C9D">
                            <w:rPr>
                              <w:color w:val="000000"/>
                            </w:rPr>
                            <w:fldChar w:fldCharType="begin"/>
                          </w:r>
                          <w:r w:rsidRPr="006A2C9D">
                            <w:rPr>
                              <w:color w:val="000000"/>
                            </w:rPr>
                            <w:instrText xml:space="preserve"> PAGE   \* MERGEFORMAT </w:instrText>
                          </w:r>
                          <w:r w:rsidRPr="006A2C9D">
                            <w:rPr>
                              <w:color w:val="000000"/>
                            </w:rPr>
                            <w:fldChar w:fldCharType="separate"/>
                          </w:r>
                          <w:r w:rsidR="007D63E9">
                            <w:rPr>
                              <w:noProof/>
                              <w:color w:val="000000"/>
                            </w:rPr>
                            <w:t>1</w:t>
                          </w:r>
                          <w:r w:rsidRPr="006A2C9D">
                            <w:rPr>
                              <w:noProof/>
                              <w:color w:val="00000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50348D" id="Text Box 221" o:spid="_x0000_s1029" type="#_x0000_t202" style="position:absolute;margin-left:550.65pt;margin-top:17.95pt;width:44.45pt;height:11.5pt;z-index:251661312;visibility:visible;mso-wrap-style:square;mso-width-percent:1000;mso-height-percent:0;mso-wrap-distance-left:9pt;mso-wrap-distance-top:0;mso-wrap-distance-right:9pt;mso-wrap-distance-bottom:0;mso-position-horizontal:absolute;mso-position-horizontal-relative:page;mso-position-vertical:absolute;mso-position-vertical-relative:page;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" o:allowincell="f" fillcolor="#a9d18e" stroked="f">
              <v:textbox style="mso-fit-shape-to-text:t" inset=",0,,0">
                <w:txbxContent>
                  <w:p w14:paraId="495A79B2" w14:textId="3A674D14" w:rsidR="007C3D04" w:rsidRPr="006A2C9D" w:rsidRDefault="007C3D04">
                    <w:pPr>
                      <w:rPr>
                        <w:color w:val="000000"/>
                      </w:rPr>
                    </w:pPr>
                    <w:r w:rsidRPr="006A2C9D">
                      <w:rPr>
                        <w:color w:val="000000"/>
                      </w:rPr>
                      <w:fldChar w:fldCharType="begin"/>
                    </w:r>
                    <w:r w:rsidRPr="006A2C9D">
                      <w:rPr>
                        <w:color w:val="000000"/>
                      </w:rPr>
                      <w:instrText xml:space="preserve"> PAGE   \* MERGEFORMAT </w:instrText>
                    </w:r>
                    <w:r w:rsidRPr="006A2C9D">
                      <w:rPr>
                        <w:color w:val="000000"/>
                      </w:rPr>
                      <w:fldChar w:fldCharType="separate"/>
                    </w:r>
                    <w:r w:rsidR="007D63E9">
                      <w:rPr>
                        <w:noProof/>
                        <w:color w:val="000000"/>
                      </w:rPr>
                      <w:t>1</w:t>
                    </w:r>
                    <w:r w:rsidRPr="006A2C9D">
                      <w:rPr>
                        <w:noProof/>
                        <w:color w:val="000000"/>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Cambria Math" w:hAnsi="Cambria Math" w:hint="default"/>
      </w:rPr>
    </w:lvl>
    <w:lvl w:ilvl="1">
      <w:start w:val="1"/>
      <w:numFmt w:val="bullet"/>
      <w:lvlText w:val=""/>
      <w:lvlJc w:val="left"/>
      <w:pPr>
        <w:tabs>
          <w:tab w:val="num" w:pos="720"/>
        </w:tabs>
        <w:ind w:left="1080" w:hanging="360"/>
      </w:pPr>
      <w:rPr>
        <w:rFonts w:ascii="Cambria Math" w:hAnsi="Cambria Math" w:hint="default"/>
      </w:rPr>
    </w:lvl>
    <w:lvl w:ilvl="2">
      <w:start w:val="1"/>
      <w:numFmt w:val="bullet"/>
      <w:lvlText w:val="o"/>
      <w:lvlJc w:val="left"/>
      <w:pPr>
        <w:tabs>
          <w:tab w:val="num" w:pos="1440"/>
        </w:tabs>
        <w:ind w:left="1800" w:hanging="360"/>
      </w:pPr>
      <w:rPr>
        <w:rFonts w:ascii="@SimSun" w:hAnsi="@SimSun" w:cs="@SimSun" w:hint="default"/>
      </w:rPr>
    </w:lvl>
    <w:lvl w:ilvl="3">
      <w:start w:val="1"/>
      <w:numFmt w:val="bullet"/>
      <w:lvlText w:val=""/>
      <w:lvlJc w:val="left"/>
      <w:pPr>
        <w:tabs>
          <w:tab w:val="num" w:pos="2160"/>
        </w:tabs>
        <w:ind w:left="2520" w:hanging="360"/>
      </w:pPr>
      <w:rPr>
        <w:rFonts w:ascii="Cambria Math" w:hAnsi="Cambria Math" w:hint="default"/>
      </w:rPr>
    </w:lvl>
    <w:lvl w:ilvl="4">
      <w:start w:val="1"/>
      <w:numFmt w:val="bullet"/>
      <w:lvlText w:val=""/>
      <w:lvlJc w:val="left"/>
      <w:pPr>
        <w:tabs>
          <w:tab w:val="num" w:pos="2880"/>
        </w:tabs>
        <w:ind w:left="3240" w:hanging="360"/>
      </w:pPr>
      <w:rPr>
        <w:rFonts w:ascii="Cambria Math" w:hAnsi="Cambria Math" w:hint="default"/>
      </w:rPr>
    </w:lvl>
    <w:lvl w:ilvl="5">
      <w:start w:val="1"/>
      <w:numFmt w:val="bullet"/>
      <w:lvlText w:val=""/>
      <w:lvlJc w:val="left"/>
      <w:pPr>
        <w:tabs>
          <w:tab w:val="num" w:pos="3600"/>
        </w:tabs>
        <w:ind w:left="3960" w:hanging="360"/>
      </w:pPr>
      <w:rPr>
        <w:rFonts w:ascii="Cambria Math" w:hAnsi="Cambria Math" w:hint="default"/>
      </w:rPr>
    </w:lvl>
    <w:lvl w:ilvl="6">
      <w:start w:val="1"/>
      <w:numFmt w:val="bullet"/>
      <w:lvlText w:val="o"/>
      <w:lvlJc w:val="left"/>
      <w:pPr>
        <w:tabs>
          <w:tab w:val="num" w:pos="4320"/>
        </w:tabs>
        <w:ind w:left="4680" w:hanging="360"/>
      </w:pPr>
      <w:rPr>
        <w:rFonts w:ascii="@SimSun" w:hAnsi="@SimSun" w:cs="@SimSun" w:hint="default"/>
      </w:rPr>
    </w:lvl>
    <w:lvl w:ilvl="7">
      <w:start w:val="1"/>
      <w:numFmt w:val="bullet"/>
      <w:lvlText w:val=""/>
      <w:lvlJc w:val="left"/>
      <w:pPr>
        <w:tabs>
          <w:tab w:val="num" w:pos="5040"/>
        </w:tabs>
        <w:ind w:left="5400" w:hanging="360"/>
      </w:pPr>
      <w:rPr>
        <w:rFonts w:ascii="Cambria Math" w:hAnsi="Cambria Math" w:hint="default"/>
      </w:rPr>
    </w:lvl>
    <w:lvl w:ilvl="8">
      <w:start w:val="1"/>
      <w:numFmt w:val="bullet"/>
      <w:lvlText w:val=""/>
      <w:lvlJc w:val="left"/>
      <w:pPr>
        <w:tabs>
          <w:tab w:val="num" w:pos="5760"/>
        </w:tabs>
        <w:ind w:left="6120" w:hanging="360"/>
      </w:pPr>
      <w:rPr>
        <w:rFonts w:ascii="Cambria Math" w:hAnsi="Cambria Math"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Cambria Math" w:hAnsi="Cambria Math"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Cambria Math" w:hAnsi="Cambria Math"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Cambria Math" w:hAnsi="Cambria Math"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Cambria Math" w:hAnsi="Cambria Math"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Cambria Math" w:hAnsi="Cambria Math" w:hint="default"/>
      </w:rPr>
    </w:lvl>
  </w:abstractNum>
  <w:abstractNum w:abstractNumId="11" w15:restartNumberingAfterBreak="0">
    <w:nsid w:val="04404AF3"/>
    <w:multiLevelType w:val="hybridMultilevel"/>
    <w:tmpl w:val="35BCC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5D30FA"/>
    <w:multiLevelType w:val="hybridMultilevel"/>
    <w:tmpl w:val="5A189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A0765"/>
    <w:multiLevelType w:val="hybridMultilevel"/>
    <w:tmpl w:val="9A0E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SimSun" w:hint="default"/>
        <w:i w:val="0"/>
        <w:iCs w:val="0"/>
      </w:rPr>
    </w:lvl>
    <w:lvl w:ilvl="1" w:tplc="04090019">
      <w:start w:val="1"/>
      <w:numFmt w:val="lowerLetter"/>
      <w:lvlText w:val="%2."/>
      <w:lvlJc w:val="left"/>
      <w:pPr>
        <w:tabs>
          <w:tab w:val="num" w:pos="1440"/>
        </w:tabs>
        <w:ind w:left="1440" w:hanging="360"/>
      </w:pPr>
      <w:rPr>
        <w:rFonts w:cs="@SimSun"/>
      </w:rPr>
    </w:lvl>
    <w:lvl w:ilvl="2" w:tplc="0409001B">
      <w:start w:val="1"/>
      <w:numFmt w:val="lowerRoman"/>
      <w:lvlText w:val="%3."/>
      <w:lvlJc w:val="right"/>
      <w:pPr>
        <w:tabs>
          <w:tab w:val="num" w:pos="2160"/>
        </w:tabs>
        <w:ind w:left="2160" w:hanging="180"/>
      </w:pPr>
      <w:rPr>
        <w:rFonts w:cs="@SimSun"/>
      </w:rPr>
    </w:lvl>
    <w:lvl w:ilvl="3" w:tplc="0409000F">
      <w:start w:val="1"/>
      <w:numFmt w:val="decimal"/>
      <w:lvlText w:val="%4."/>
      <w:lvlJc w:val="left"/>
      <w:pPr>
        <w:tabs>
          <w:tab w:val="num" w:pos="2880"/>
        </w:tabs>
        <w:ind w:left="2880" w:hanging="360"/>
      </w:pPr>
      <w:rPr>
        <w:rFonts w:cs="@SimSun"/>
      </w:rPr>
    </w:lvl>
    <w:lvl w:ilvl="4" w:tplc="04090019">
      <w:start w:val="1"/>
      <w:numFmt w:val="lowerLetter"/>
      <w:lvlText w:val="%5."/>
      <w:lvlJc w:val="left"/>
      <w:pPr>
        <w:tabs>
          <w:tab w:val="num" w:pos="3600"/>
        </w:tabs>
        <w:ind w:left="3600" w:hanging="360"/>
      </w:pPr>
      <w:rPr>
        <w:rFonts w:cs="@SimSun"/>
      </w:rPr>
    </w:lvl>
    <w:lvl w:ilvl="5" w:tplc="0409001B">
      <w:start w:val="1"/>
      <w:numFmt w:val="lowerRoman"/>
      <w:lvlText w:val="%6."/>
      <w:lvlJc w:val="right"/>
      <w:pPr>
        <w:tabs>
          <w:tab w:val="num" w:pos="4320"/>
        </w:tabs>
        <w:ind w:left="4320" w:hanging="180"/>
      </w:pPr>
      <w:rPr>
        <w:rFonts w:cs="@SimSun"/>
      </w:rPr>
    </w:lvl>
    <w:lvl w:ilvl="6" w:tplc="0409000F">
      <w:start w:val="1"/>
      <w:numFmt w:val="decimal"/>
      <w:lvlText w:val="%7."/>
      <w:lvlJc w:val="left"/>
      <w:pPr>
        <w:tabs>
          <w:tab w:val="num" w:pos="5040"/>
        </w:tabs>
        <w:ind w:left="5040" w:hanging="360"/>
      </w:pPr>
      <w:rPr>
        <w:rFonts w:cs="@SimSun"/>
      </w:rPr>
    </w:lvl>
    <w:lvl w:ilvl="7" w:tplc="04090019">
      <w:start w:val="1"/>
      <w:numFmt w:val="lowerLetter"/>
      <w:lvlText w:val="%8."/>
      <w:lvlJc w:val="left"/>
      <w:pPr>
        <w:tabs>
          <w:tab w:val="num" w:pos="5760"/>
        </w:tabs>
        <w:ind w:left="5760" w:hanging="360"/>
      </w:pPr>
      <w:rPr>
        <w:rFonts w:cs="@SimSun"/>
      </w:rPr>
    </w:lvl>
    <w:lvl w:ilvl="8" w:tplc="0409001B">
      <w:start w:val="1"/>
      <w:numFmt w:val="lowerRoman"/>
      <w:lvlText w:val="%9."/>
      <w:lvlJc w:val="right"/>
      <w:pPr>
        <w:tabs>
          <w:tab w:val="num" w:pos="6480"/>
        </w:tabs>
        <w:ind w:left="6480" w:hanging="180"/>
      </w:pPr>
      <w:rPr>
        <w:rFonts w:cs="@SimSun"/>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SimSun" w:hAnsi="@SimSun" w:cs="@SimSu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SimSun"/>
      </w:rPr>
    </w:lvl>
    <w:lvl w:ilvl="2" w:tplc="0409001B">
      <w:start w:val="1"/>
      <w:numFmt w:val="lowerRoman"/>
      <w:lvlText w:val="%3."/>
      <w:lvlJc w:val="right"/>
      <w:pPr>
        <w:tabs>
          <w:tab w:val="num" w:pos="2160"/>
        </w:tabs>
        <w:ind w:left="2160" w:hanging="180"/>
      </w:pPr>
      <w:rPr>
        <w:rFonts w:cs="@SimSun"/>
      </w:rPr>
    </w:lvl>
    <w:lvl w:ilvl="3" w:tplc="0409000F">
      <w:start w:val="1"/>
      <w:numFmt w:val="decimal"/>
      <w:lvlText w:val="%4."/>
      <w:lvlJc w:val="left"/>
      <w:pPr>
        <w:tabs>
          <w:tab w:val="num" w:pos="2880"/>
        </w:tabs>
        <w:ind w:left="2880" w:hanging="360"/>
      </w:pPr>
      <w:rPr>
        <w:rFonts w:cs="@SimSun"/>
      </w:rPr>
    </w:lvl>
    <w:lvl w:ilvl="4" w:tplc="04090019">
      <w:start w:val="1"/>
      <w:numFmt w:val="lowerLetter"/>
      <w:lvlText w:val="%5."/>
      <w:lvlJc w:val="left"/>
      <w:pPr>
        <w:tabs>
          <w:tab w:val="num" w:pos="3600"/>
        </w:tabs>
        <w:ind w:left="3600" w:hanging="360"/>
      </w:pPr>
      <w:rPr>
        <w:rFonts w:cs="@SimSun"/>
      </w:rPr>
    </w:lvl>
    <w:lvl w:ilvl="5" w:tplc="0409001B">
      <w:start w:val="1"/>
      <w:numFmt w:val="lowerRoman"/>
      <w:lvlText w:val="%6."/>
      <w:lvlJc w:val="right"/>
      <w:pPr>
        <w:tabs>
          <w:tab w:val="num" w:pos="4320"/>
        </w:tabs>
        <w:ind w:left="4320" w:hanging="180"/>
      </w:pPr>
      <w:rPr>
        <w:rFonts w:cs="@SimSun"/>
      </w:rPr>
    </w:lvl>
    <w:lvl w:ilvl="6" w:tplc="0409000F">
      <w:start w:val="1"/>
      <w:numFmt w:val="decimal"/>
      <w:lvlText w:val="%7."/>
      <w:lvlJc w:val="left"/>
      <w:pPr>
        <w:tabs>
          <w:tab w:val="num" w:pos="5040"/>
        </w:tabs>
        <w:ind w:left="5040" w:hanging="360"/>
      </w:pPr>
      <w:rPr>
        <w:rFonts w:cs="@SimSun"/>
      </w:rPr>
    </w:lvl>
    <w:lvl w:ilvl="7" w:tplc="04090019">
      <w:start w:val="1"/>
      <w:numFmt w:val="lowerLetter"/>
      <w:lvlText w:val="%8."/>
      <w:lvlJc w:val="left"/>
      <w:pPr>
        <w:tabs>
          <w:tab w:val="num" w:pos="5760"/>
        </w:tabs>
        <w:ind w:left="5760" w:hanging="360"/>
      </w:pPr>
      <w:rPr>
        <w:rFonts w:cs="@SimSun"/>
      </w:rPr>
    </w:lvl>
    <w:lvl w:ilvl="8" w:tplc="0409001B">
      <w:start w:val="1"/>
      <w:numFmt w:val="lowerRoman"/>
      <w:lvlText w:val="%9."/>
      <w:lvlJc w:val="right"/>
      <w:pPr>
        <w:tabs>
          <w:tab w:val="num" w:pos="6480"/>
        </w:tabs>
        <w:ind w:left="6480" w:hanging="180"/>
      </w:pPr>
      <w:rPr>
        <w:rFonts w:cs="@SimSun"/>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Cambria Math" w:hAnsi="Cambria Math" w:hint="default"/>
      </w:rPr>
    </w:lvl>
    <w:lvl w:ilvl="1" w:tplc="04090003">
      <w:start w:val="1"/>
      <w:numFmt w:val="bullet"/>
      <w:lvlText w:val="o"/>
      <w:lvlJc w:val="left"/>
      <w:pPr>
        <w:tabs>
          <w:tab w:val="num" w:pos="1440"/>
        </w:tabs>
        <w:ind w:left="1440" w:hanging="360"/>
      </w:pPr>
      <w:rPr>
        <w:rFonts w:ascii="@SimSun" w:hAnsi="@SimSun" w:hint="default"/>
      </w:rPr>
    </w:lvl>
    <w:lvl w:ilvl="2" w:tplc="04090005">
      <w:start w:val="1"/>
      <w:numFmt w:val="bullet"/>
      <w:lvlText w:val=""/>
      <w:lvlJc w:val="left"/>
      <w:pPr>
        <w:tabs>
          <w:tab w:val="num" w:pos="2160"/>
        </w:tabs>
        <w:ind w:left="2160" w:hanging="360"/>
      </w:pPr>
      <w:rPr>
        <w:rFonts w:ascii="Cambria Math" w:hAnsi="Cambria Math" w:hint="default"/>
      </w:rPr>
    </w:lvl>
    <w:lvl w:ilvl="3" w:tplc="04090001">
      <w:start w:val="1"/>
      <w:numFmt w:val="bullet"/>
      <w:lvlText w:val=""/>
      <w:lvlJc w:val="left"/>
      <w:pPr>
        <w:tabs>
          <w:tab w:val="num" w:pos="2880"/>
        </w:tabs>
        <w:ind w:left="2880" w:hanging="360"/>
      </w:pPr>
      <w:rPr>
        <w:rFonts w:ascii="Cambria Math" w:hAnsi="Cambria Math" w:hint="default"/>
      </w:rPr>
    </w:lvl>
    <w:lvl w:ilvl="4" w:tplc="04090003">
      <w:start w:val="1"/>
      <w:numFmt w:val="bullet"/>
      <w:lvlText w:val="o"/>
      <w:lvlJc w:val="left"/>
      <w:pPr>
        <w:tabs>
          <w:tab w:val="num" w:pos="3600"/>
        </w:tabs>
        <w:ind w:left="3600" w:hanging="360"/>
      </w:pPr>
      <w:rPr>
        <w:rFonts w:ascii="@SimSun" w:hAnsi="@SimSun" w:hint="default"/>
      </w:rPr>
    </w:lvl>
    <w:lvl w:ilvl="5" w:tplc="04090005">
      <w:start w:val="1"/>
      <w:numFmt w:val="bullet"/>
      <w:lvlText w:val=""/>
      <w:lvlJc w:val="left"/>
      <w:pPr>
        <w:tabs>
          <w:tab w:val="num" w:pos="4320"/>
        </w:tabs>
        <w:ind w:left="4320" w:hanging="360"/>
      </w:pPr>
      <w:rPr>
        <w:rFonts w:ascii="Cambria Math" w:hAnsi="Cambria Math" w:hint="default"/>
      </w:rPr>
    </w:lvl>
    <w:lvl w:ilvl="6" w:tplc="04090001">
      <w:start w:val="1"/>
      <w:numFmt w:val="bullet"/>
      <w:lvlText w:val=""/>
      <w:lvlJc w:val="left"/>
      <w:pPr>
        <w:tabs>
          <w:tab w:val="num" w:pos="5040"/>
        </w:tabs>
        <w:ind w:left="5040" w:hanging="360"/>
      </w:pPr>
      <w:rPr>
        <w:rFonts w:ascii="Cambria Math" w:hAnsi="Cambria Math" w:hint="default"/>
      </w:rPr>
    </w:lvl>
    <w:lvl w:ilvl="7" w:tplc="04090003">
      <w:start w:val="1"/>
      <w:numFmt w:val="bullet"/>
      <w:lvlText w:val="o"/>
      <w:lvlJc w:val="left"/>
      <w:pPr>
        <w:tabs>
          <w:tab w:val="num" w:pos="5760"/>
        </w:tabs>
        <w:ind w:left="5760" w:hanging="360"/>
      </w:pPr>
      <w:rPr>
        <w:rFonts w:ascii="@SimSun" w:hAnsi="@SimSun" w:hint="default"/>
      </w:rPr>
    </w:lvl>
    <w:lvl w:ilvl="8" w:tplc="04090005">
      <w:start w:val="1"/>
      <w:numFmt w:val="bullet"/>
      <w:lvlText w:val=""/>
      <w:lvlJc w:val="left"/>
      <w:pPr>
        <w:tabs>
          <w:tab w:val="num" w:pos="6480"/>
        </w:tabs>
        <w:ind w:left="6480" w:hanging="360"/>
      </w:pPr>
      <w:rPr>
        <w:rFonts w:ascii="Cambria Math" w:hAnsi="Cambria Math"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SimSun" w:hint="default"/>
      </w:rPr>
    </w:lvl>
  </w:abstractNum>
  <w:abstractNum w:abstractNumId="19" w15:restartNumberingAfterBreak="0">
    <w:nsid w:val="3CD1710A"/>
    <w:multiLevelType w:val="hybridMultilevel"/>
    <w:tmpl w:val="DC123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SimSun" w:hAnsi="@SimSun" w:cs="@SimSun"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Cambria Math" w:hAnsi="Cambria Math" w:hint="default"/>
      </w:rPr>
    </w:lvl>
    <w:lvl w:ilvl="4" w:tplc="04090003" w:tentative="1">
      <w:start w:val="1"/>
      <w:numFmt w:val="bullet"/>
      <w:lvlText w:val="o"/>
      <w:lvlJc w:val="left"/>
      <w:pPr>
        <w:ind w:left="3600" w:hanging="360"/>
      </w:pPr>
      <w:rPr>
        <w:rFonts w:ascii="@SimSun" w:hAnsi="@SimSun" w:cs="@SimSun"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Cambria Math" w:hAnsi="Cambria Math" w:hint="default"/>
      </w:rPr>
    </w:lvl>
    <w:lvl w:ilvl="7" w:tplc="04090003" w:tentative="1">
      <w:start w:val="1"/>
      <w:numFmt w:val="bullet"/>
      <w:lvlText w:val="o"/>
      <w:lvlJc w:val="left"/>
      <w:pPr>
        <w:ind w:left="5760" w:hanging="360"/>
      </w:pPr>
      <w:rPr>
        <w:rFonts w:ascii="@SimSun" w:hAnsi="@SimSun" w:cs="@SimSun" w:hint="default"/>
      </w:rPr>
    </w:lvl>
    <w:lvl w:ilvl="8" w:tplc="04090005" w:tentative="1">
      <w:start w:val="1"/>
      <w:numFmt w:val="bullet"/>
      <w:lvlText w:val=""/>
      <w:lvlJc w:val="left"/>
      <w:pPr>
        <w:ind w:left="6480" w:hanging="360"/>
      </w:pPr>
      <w:rPr>
        <w:rFonts w:ascii="Cambria Math" w:hAnsi="Cambria Math" w:hint="default"/>
      </w:rPr>
    </w:lvl>
  </w:abstractNum>
  <w:abstractNum w:abstractNumId="20" w15:restartNumberingAfterBreak="0">
    <w:nsid w:val="40C33C72"/>
    <w:multiLevelType w:val="multilevel"/>
    <w:tmpl w:val="31D4F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89603E"/>
    <w:multiLevelType w:val="multilevel"/>
    <w:tmpl w:val="1128A37A"/>
    <w:lvl w:ilvl="0">
      <w:start w:val="1"/>
      <w:numFmt w:val="upperRoman"/>
      <w:pStyle w:val="Heading1"/>
      <w:lvlText w:val="%1."/>
      <w:lvlJc w:val="center"/>
      <w:pPr>
        <w:tabs>
          <w:tab w:val="num" w:pos="576"/>
        </w:tabs>
        <w:ind w:firstLine="216"/>
      </w:pPr>
      <w:rPr>
        <w:rFonts w:ascii="@SimSun" w:hAnsi="@SimSun" w:cs="@SimSu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SimSun" w:hAnsi="@SimSun" w:cs="@SimSun" w:hint="default"/>
        <w:b/>
        <w:bCs/>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630"/>
        </w:tabs>
        <w:ind w:firstLine="180"/>
      </w:pPr>
      <w:rPr>
        <w:rFonts w:ascii="@SimSun" w:hAnsi="@SimSun" w:cs="@SimSun" w:hint="default"/>
        <w:b/>
        <w:bCs/>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SimSun" w:hAnsi="@SimSun" w:cs="@SimSun" w:hint="default"/>
        <w:b w:val="0"/>
        <w:bCs w:val="0"/>
        <w:i/>
        <w:iCs/>
        <w:sz w:val="20"/>
        <w:szCs w:val="20"/>
      </w:rPr>
    </w:lvl>
    <w:lvl w:ilvl="4">
      <w:start w:val="1"/>
      <w:numFmt w:val="none"/>
      <w:lvlRestart w:val="0"/>
      <w:lvlText w:val=""/>
      <w:lvlJc w:val="left"/>
      <w:pPr>
        <w:tabs>
          <w:tab w:val="num" w:pos="3240"/>
        </w:tabs>
        <w:ind w:left="2880"/>
      </w:pPr>
      <w:rPr>
        <w:rFonts w:cs="@SimSun" w:hint="default"/>
      </w:rPr>
    </w:lvl>
    <w:lvl w:ilvl="5">
      <w:start w:val="1"/>
      <w:numFmt w:val="lowerLetter"/>
      <w:lvlText w:val="(%6)"/>
      <w:lvlJc w:val="left"/>
      <w:pPr>
        <w:tabs>
          <w:tab w:val="num" w:pos="3960"/>
        </w:tabs>
        <w:ind w:left="3600"/>
      </w:pPr>
      <w:rPr>
        <w:rFonts w:cs="@SimSun" w:hint="default"/>
      </w:rPr>
    </w:lvl>
    <w:lvl w:ilvl="6">
      <w:start w:val="1"/>
      <w:numFmt w:val="lowerRoman"/>
      <w:lvlText w:val="(%7)"/>
      <w:lvlJc w:val="left"/>
      <w:pPr>
        <w:tabs>
          <w:tab w:val="num" w:pos="4680"/>
        </w:tabs>
        <w:ind w:left="4320"/>
      </w:pPr>
      <w:rPr>
        <w:rFonts w:cs="@SimSun" w:hint="default"/>
      </w:rPr>
    </w:lvl>
    <w:lvl w:ilvl="7">
      <w:start w:val="1"/>
      <w:numFmt w:val="lowerLetter"/>
      <w:lvlText w:val="(%8)"/>
      <w:lvlJc w:val="left"/>
      <w:pPr>
        <w:tabs>
          <w:tab w:val="num" w:pos="5400"/>
        </w:tabs>
        <w:ind w:left="5040"/>
      </w:pPr>
      <w:rPr>
        <w:rFonts w:cs="@SimSun" w:hint="default"/>
      </w:rPr>
    </w:lvl>
    <w:lvl w:ilvl="8">
      <w:start w:val="1"/>
      <w:numFmt w:val="lowerRoman"/>
      <w:lvlText w:val="(%9)"/>
      <w:lvlJc w:val="left"/>
      <w:pPr>
        <w:tabs>
          <w:tab w:val="num" w:pos="6120"/>
        </w:tabs>
        <w:ind w:left="5760"/>
      </w:pPr>
      <w:rPr>
        <w:rFonts w:cs="@SimSun" w:hint="default"/>
      </w:rPr>
    </w:lvl>
  </w:abstractNum>
  <w:abstractNum w:abstractNumId="22" w15:restartNumberingAfterBreak="0">
    <w:nsid w:val="41B62AEC"/>
    <w:multiLevelType w:val="hybridMultilevel"/>
    <w:tmpl w:val="B8E6DB90"/>
    <w:lvl w:ilvl="0" w:tplc="04090001">
      <w:start w:val="1"/>
      <w:numFmt w:val="bullet"/>
      <w:lvlText w:val=""/>
      <w:lvlJc w:val="left"/>
      <w:pPr>
        <w:ind w:left="720" w:hanging="360"/>
      </w:pPr>
      <w:rPr>
        <w:rFonts w:ascii="Cambria Math" w:hAnsi="Cambria Math" w:hint="default"/>
      </w:rPr>
    </w:lvl>
    <w:lvl w:ilvl="1" w:tplc="04090003" w:tentative="1">
      <w:start w:val="1"/>
      <w:numFmt w:val="bullet"/>
      <w:lvlText w:val="o"/>
      <w:lvlJc w:val="left"/>
      <w:pPr>
        <w:ind w:left="1440" w:hanging="360"/>
      </w:pPr>
      <w:rPr>
        <w:rFonts w:ascii="@SimSun" w:hAnsi="@SimSun" w:cs="@SimSun"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Cambria Math" w:hAnsi="Cambria Math" w:hint="default"/>
      </w:rPr>
    </w:lvl>
    <w:lvl w:ilvl="4" w:tplc="04090003" w:tentative="1">
      <w:start w:val="1"/>
      <w:numFmt w:val="bullet"/>
      <w:lvlText w:val="o"/>
      <w:lvlJc w:val="left"/>
      <w:pPr>
        <w:ind w:left="3600" w:hanging="360"/>
      </w:pPr>
      <w:rPr>
        <w:rFonts w:ascii="@SimSun" w:hAnsi="@SimSun" w:cs="@SimSun"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Cambria Math" w:hAnsi="Cambria Math" w:hint="default"/>
      </w:rPr>
    </w:lvl>
    <w:lvl w:ilvl="7" w:tplc="04090003" w:tentative="1">
      <w:start w:val="1"/>
      <w:numFmt w:val="bullet"/>
      <w:lvlText w:val="o"/>
      <w:lvlJc w:val="left"/>
      <w:pPr>
        <w:ind w:left="5760" w:hanging="360"/>
      </w:pPr>
      <w:rPr>
        <w:rFonts w:ascii="@SimSun" w:hAnsi="@SimSun" w:cs="@SimSun" w:hint="default"/>
      </w:rPr>
    </w:lvl>
    <w:lvl w:ilvl="8" w:tplc="04090005" w:tentative="1">
      <w:start w:val="1"/>
      <w:numFmt w:val="bullet"/>
      <w:lvlText w:val=""/>
      <w:lvlJc w:val="left"/>
      <w:pPr>
        <w:ind w:left="6480" w:hanging="360"/>
      </w:pPr>
      <w:rPr>
        <w:rFonts w:ascii="Cambria Math" w:hAnsi="Cambria Math"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SimSun" w:hAnsi="@SimSu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SimSun" w:hAnsi="@SimSun" w:cs="@SimSun" w:hint="default"/>
        <w:b w:val="0"/>
        <w:bCs w:val="0"/>
        <w:i w:val="0"/>
        <w:iCs w:val="0"/>
        <w:sz w:val="16"/>
        <w:szCs w:val="16"/>
      </w:rPr>
    </w:lvl>
  </w:abstractNum>
  <w:abstractNum w:abstractNumId="25" w15:restartNumberingAfterBreak="0">
    <w:nsid w:val="698D0471"/>
    <w:multiLevelType w:val="hybridMultilevel"/>
    <w:tmpl w:val="38160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SimSun" w:hAnsi="@SimSun" w:cs="@SimSu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SimSun"/>
      </w:rPr>
    </w:lvl>
    <w:lvl w:ilvl="2" w:tplc="0409001B">
      <w:start w:val="1"/>
      <w:numFmt w:val="lowerRoman"/>
      <w:lvlText w:val="%3."/>
      <w:lvlJc w:val="right"/>
      <w:pPr>
        <w:tabs>
          <w:tab w:val="num" w:pos="2160"/>
        </w:tabs>
        <w:ind w:left="2160" w:hanging="180"/>
      </w:pPr>
      <w:rPr>
        <w:rFonts w:cs="@SimSun"/>
      </w:rPr>
    </w:lvl>
    <w:lvl w:ilvl="3" w:tplc="0409000F">
      <w:start w:val="1"/>
      <w:numFmt w:val="decimal"/>
      <w:lvlText w:val="%4."/>
      <w:lvlJc w:val="left"/>
      <w:pPr>
        <w:tabs>
          <w:tab w:val="num" w:pos="2880"/>
        </w:tabs>
        <w:ind w:left="2880" w:hanging="360"/>
      </w:pPr>
      <w:rPr>
        <w:rFonts w:cs="@SimSun"/>
      </w:rPr>
    </w:lvl>
    <w:lvl w:ilvl="4" w:tplc="04090019">
      <w:start w:val="1"/>
      <w:numFmt w:val="lowerLetter"/>
      <w:lvlText w:val="%5."/>
      <w:lvlJc w:val="left"/>
      <w:pPr>
        <w:tabs>
          <w:tab w:val="num" w:pos="3600"/>
        </w:tabs>
        <w:ind w:left="3600" w:hanging="360"/>
      </w:pPr>
      <w:rPr>
        <w:rFonts w:cs="@SimSun"/>
      </w:rPr>
    </w:lvl>
    <w:lvl w:ilvl="5" w:tplc="0409001B">
      <w:start w:val="1"/>
      <w:numFmt w:val="lowerRoman"/>
      <w:lvlText w:val="%6."/>
      <w:lvlJc w:val="right"/>
      <w:pPr>
        <w:tabs>
          <w:tab w:val="num" w:pos="4320"/>
        </w:tabs>
        <w:ind w:left="4320" w:hanging="180"/>
      </w:pPr>
      <w:rPr>
        <w:rFonts w:cs="@SimSun"/>
      </w:rPr>
    </w:lvl>
    <w:lvl w:ilvl="6" w:tplc="0409000F">
      <w:start w:val="1"/>
      <w:numFmt w:val="decimal"/>
      <w:lvlText w:val="%7."/>
      <w:lvlJc w:val="left"/>
      <w:pPr>
        <w:tabs>
          <w:tab w:val="num" w:pos="5040"/>
        </w:tabs>
        <w:ind w:left="5040" w:hanging="360"/>
      </w:pPr>
      <w:rPr>
        <w:rFonts w:cs="@SimSun"/>
      </w:rPr>
    </w:lvl>
    <w:lvl w:ilvl="7" w:tplc="04090019">
      <w:start w:val="1"/>
      <w:numFmt w:val="lowerLetter"/>
      <w:lvlText w:val="%8."/>
      <w:lvlJc w:val="left"/>
      <w:pPr>
        <w:tabs>
          <w:tab w:val="num" w:pos="5760"/>
        </w:tabs>
        <w:ind w:left="5760" w:hanging="360"/>
      </w:pPr>
      <w:rPr>
        <w:rFonts w:cs="@SimSun"/>
      </w:rPr>
    </w:lvl>
    <w:lvl w:ilvl="8" w:tplc="0409001B">
      <w:start w:val="1"/>
      <w:numFmt w:val="lowerRoman"/>
      <w:lvlText w:val="%9."/>
      <w:lvlJc w:val="right"/>
      <w:pPr>
        <w:tabs>
          <w:tab w:val="num" w:pos="6480"/>
        </w:tabs>
        <w:ind w:left="6480" w:hanging="180"/>
      </w:pPr>
      <w:rPr>
        <w:rFonts w:cs="@SimSun"/>
      </w:r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SimSun" w:hAnsi="@SimSun" w:cs="@SimSun" w:hint="default"/>
        <w:b w:val="0"/>
        <w:bCs w:val="0"/>
        <w:i w:val="0"/>
        <w:iCs w:val="0"/>
        <w:sz w:val="16"/>
        <w:szCs w:val="16"/>
      </w:rPr>
    </w:lvl>
  </w:abstractNum>
  <w:abstractNum w:abstractNumId="28" w15:restartNumberingAfterBreak="0">
    <w:nsid w:val="6E8F2B0B"/>
    <w:multiLevelType w:val="hybridMultilevel"/>
    <w:tmpl w:val="EF9E2F1A"/>
    <w:lvl w:ilvl="0" w:tplc="04090001">
      <w:start w:val="1"/>
      <w:numFmt w:val="bullet"/>
      <w:lvlText w:val=""/>
      <w:lvlJc w:val="left"/>
      <w:pPr>
        <w:ind w:left="720" w:hanging="360"/>
      </w:pPr>
      <w:rPr>
        <w:rFonts w:ascii="Cambria Math" w:hAnsi="Cambria Math" w:hint="default"/>
      </w:rPr>
    </w:lvl>
    <w:lvl w:ilvl="1" w:tplc="04090003" w:tentative="1">
      <w:start w:val="1"/>
      <w:numFmt w:val="bullet"/>
      <w:lvlText w:val="o"/>
      <w:lvlJc w:val="left"/>
      <w:pPr>
        <w:ind w:left="1440" w:hanging="360"/>
      </w:pPr>
      <w:rPr>
        <w:rFonts w:ascii="@SimSun" w:hAnsi="@SimSun" w:cs="@SimSun"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Cambria Math" w:hAnsi="Cambria Math" w:hint="default"/>
      </w:rPr>
    </w:lvl>
    <w:lvl w:ilvl="4" w:tplc="04090003" w:tentative="1">
      <w:start w:val="1"/>
      <w:numFmt w:val="bullet"/>
      <w:lvlText w:val="o"/>
      <w:lvlJc w:val="left"/>
      <w:pPr>
        <w:ind w:left="3600" w:hanging="360"/>
      </w:pPr>
      <w:rPr>
        <w:rFonts w:ascii="@SimSun" w:hAnsi="@SimSun" w:cs="@SimSun"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Cambria Math" w:hAnsi="Cambria Math" w:hint="default"/>
      </w:rPr>
    </w:lvl>
    <w:lvl w:ilvl="7" w:tplc="04090003" w:tentative="1">
      <w:start w:val="1"/>
      <w:numFmt w:val="bullet"/>
      <w:lvlText w:val="o"/>
      <w:lvlJc w:val="left"/>
      <w:pPr>
        <w:ind w:left="5760" w:hanging="360"/>
      </w:pPr>
      <w:rPr>
        <w:rFonts w:ascii="@SimSun" w:hAnsi="@SimSun" w:cs="@SimSun" w:hint="default"/>
      </w:rPr>
    </w:lvl>
    <w:lvl w:ilvl="8" w:tplc="04090005" w:tentative="1">
      <w:start w:val="1"/>
      <w:numFmt w:val="bullet"/>
      <w:lvlText w:val=""/>
      <w:lvlJc w:val="left"/>
      <w:pPr>
        <w:ind w:left="6480" w:hanging="360"/>
      </w:pPr>
      <w:rPr>
        <w:rFonts w:ascii="Cambria Math" w:hAnsi="Cambria Math" w:hint="default"/>
      </w:rPr>
    </w:lvl>
  </w:abstractNum>
  <w:abstractNum w:abstractNumId="29" w15:restartNumberingAfterBreak="0">
    <w:nsid w:val="72A62D91"/>
    <w:multiLevelType w:val="hybridMultilevel"/>
    <w:tmpl w:val="A3D217AC"/>
    <w:lvl w:ilvl="0" w:tplc="04090001">
      <w:start w:val="1"/>
      <w:numFmt w:val="bullet"/>
      <w:lvlText w:val=""/>
      <w:lvlJc w:val="left"/>
      <w:pPr>
        <w:ind w:left="720" w:hanging="360"/>
      </w:pPr>
      <w:rPr>
        <w:rFonts w:ascii="Cambria Math" w:hAnsi="Cambria Math" w:hint="default"/>
      </w:rPr>
    </w:lvl>
    <w:lvl w:ilvl="1" w:tplc="04090003" w:tentative="1">
      <w:start w:val="1"/>
      <w:numFmt w:val="bullet"/>
      <w:lvlText w:val="o"/>
      <w:lvlJc w:val="left"/>
      <w:pPr>
        <w:ind w:left="1440" w:hanging="360"/>
      </w:pPr>
      <w:rPr>
        <w:rFonts w:ascii="@SimSun" w:hAnsi="@SimSun" w:cs="@SimSun" w:hint="default"/>
      </w:rPr>
    </w:lvl>
    <w:lvl w:ilvl="2" w:tplc="04090005" w:tentative="1">
      <w:start w:val="1"/>
      <w:numFmt w:val="bullet"/>
      <w:lvlText w:val=""/>
      <w:lvlJc w:val="left"/>
      <w:pPr>
        <w:ind w:left="2160" w:hanging="360"/>
      </w:pPr>
      <w:rPr>
        <w:rFonts w:ascii="Cambria Math" w:hAnsi="Cambria Math" w:hint="default"/>
      </w:rPr>
    </w:lvl>
    <w:lvl w:ilvl="3" w:tplc="04090001" w:tentative="1">
      <w:start w:val="1"/>
      <w:numFmt w:val="bullet"/>
      <w:lvlText w:val=""/>
      <w:lvlJc w:val="left"/>
      <w:pPr>
        <w:ind w:left="2880" w:hanging="360"/>
      </w:pPr>
      <w:rPr>
        <w:rFonts w:ascii="Cambria Math" w:hAnsi="Cambria Math" w:hint="default"/>
      </w:rPr>
    </w:lvl>
    <w:lvl w:ilvl="4" w:tplc="04090003" w:tentative="1">
      <w:start w:val="1"/>
      <w:numFmt w:val="bullet"/>
      <w:lvlText w:val="o"/>
      <w:lvlJc w:val="left"/>
      <w:pPr>
        <w:ind w:left="3600" w:hanging="360"/>
      </w:pPr>
      <w:rPr>
        <w:rFonts w:ascii="@SimSun" w:hAnsi="@SimSun" w:cs="@SimSun" w:hint="default"/>
      </w:rPr>
    </w:lvl>
    <w:lvl w:ilvl="5" w:tplc="04090005" w:tentative="1">
      <w:start w:val="1"/>
      <w:numFmt w:val="bullet"/>
      <w:lvlText w:val=""/>
      <w:lvlJc w:val="left"/>
      <w:pPr>
        <w:ind w:left="4320" w:hanging="360"/>
      </w:pPr>
      <w:rPr>
        <w:rFonts w:ascii="Cambria Math" w:hAnsi="Cambria Math" w:hint="default"/>
      </w:rPr>
    </w:lvl>
    <w:lvl w:ilvl="6" w:tplc="04090001" w:tentative="1">
      <w:start w:val="1"/>
      <w:numFmt w:val="bullet"/>
      <w:lvlText w:val=""/>
      <w:lvlJc w:val="left"/>
      <w:pPr>
        <w:ind w:left="5040" w:hanging="360"/>
      </w:pPr>
      <w:rPr>
        <w:rFonts w:ascii="Cambria Math" w:hAnsi="Cambria Math" w:hint="default"/>
      </w:rPr>
    </w:lvl>
    <w:lvl w:ilvl="7" w:tplc="04090003" w:tentative="1">
      <w:start w:val="1"/>
      <w:numFmt w:val="bullet"/>
      <w:lvlText w:val="o"/>
      <w:lvlJc w:val="left"/>
      <w:pPr>
        <w:ind w:left="5760" w:hanging="360"/>
      </w:pPr>
      <w:rPr>
        <w:rFonts w:ascii="@SimSun" w:hAnsi="@SimSun" w:cs="@SimSun" w:hint="default"/>
      </w:rPr>
    </w:lvl>
    <w:lvl w:ilvl="8" w:tplc="04090005" w:tentative="1">
      <w:start w:val="1"/>
      <w:numFmt w:val="bullet"/>
      <w:lvlText w:val=""/>
      <w:lvlJc w:val="left"/>
      <w:pPr>
        <w:ind w:left="6480" w:hanging="360"/>
      </w:pPr>
      <w:rPr>
        <w:rFonts w:ascii="Cambria Math" w:hAnsi="Cambria Math" w:hint="default"/>
      </w:rPr>
    </w:lvl>
  </w:abstractNum>
  <w:num w:numId="1" w16cid:durableId="1692146919">
    <w:abstractNumId w:val="17"/>
  </w:num>
  <w:num w:numId="2" w16cid:durableId="804278391">
    <w:abstractNumId w:val="26"/>
  </w:num>
  <w:num w:numId="3" w16cid:durableId="2134443604">
    <w:abstractNumId w:val="16"/>
  </w:num>
  <w:num w:numId="4" w16cid:durableId="1588075393">
    <w:abstractNumId w:val="21"/>
  </w:num>
  <w:num w:numId="5" w16cid:durableId="608394057">
    <w:abstractNumId w:val="24"/>
  </w:num>
  <w:num w:numId="6" w16cid:durableId="1777746327">
    <w:abstractNumId w:val="27"/>
  </w:num>
  <w:num w:numId="7" w16cid:durableId="492453774">
    <w:abstractNumId w:val="18"/>
  </w:num>
  <w:num w:numId="8" w16cid:durableId="1237667856">
    <w:abstractNumId w:val="15"/>
  </w:num>
  <w:num w:numId="9" w16cid:durableId="219288772">
    <w:abstractNumId w:val="14"/>
  </w:num>
  <w:num w:numId="10" w16cid:durableId="350108884">
    <w:abstractNumId w:val="0"/>
  </w:num>
  <w:num w:numId="11" w16cid:durableId="1136685062">
    <w:abstractNumId w:val="10"/>
  </w:num>
  <w:num w:numId="12" w16cid:durableId="842470570">
    <w:abstractNumId w:val="8"/>
  </w:num>
  <w:num w:numId="13" w16cid:durableId="669648934">
    <w:abstractNumId w:val="7"/>
  </w:num>
  <w:num w:numId="14" w16cid:durableId="1011568550">
    <w:abstractNumId w:val="6"/>
  </w:num>
  <w:num w:numId="15" w16cid:durableId="1588149272">
    <w:abstractNumId w:val="5"/>
  </w:num>
  <w:num w:numId="16" w16cid:durableId="88746565">
    <w:abstractNumId w:val="9"/>
  </w:num>
  <w:num w:numId="17" w16cid:durableId="109788435">
    <w:abstractNumId w:val="4"/>
  </w:num>
  <w:num w:numId="18" w16cid:durableId="2008822652">
    <w:abstractNumId w:val="3"/>
  </w:num>
  <w:num w:numId="19" w16cid:durableId="1420718135">
    <w:abstractNumId w:val="2"/>
  </w:num>
  <w:num w:numId="20" w16cid:durableId="1471511233">
    <w:abstractNumId w:val="1"/>
  </w:num>
  <w:num w:numId="21" w16cid:durableId="1593585780">
    <w:abstractNumId w:val="23"/>
  </w:num>
  <w:num w:numId="22" w16cid:durableId="1777479581">
    <w:abstractNumId w:val="22"/>
  </w:num>
  <w:num w:numId="23" w16cid:durableId="1447235618">
    <w:abstractNumId w:val="29"/>
  </w:num>
  <w:num w:numId="24" w16cid:durableId="680739689">
    <w:abstractNumId w:val="19"/>
  </w:num>
  <w:num w:numId="25" w16cid:durableId="2010599086">
    <w:abstractNumId w:val="28"/>
  </w:num>
  <w:num w:numId="26" w16cid:durableId="531962073">
    <w:abstractNumId w:val="13"/>
  </w:num>
  <w:num w:numId="27" w16cid:durableId="1191186329">
    <w:abstractNumId w:val="11"/>
  </w:num>
  <w:num w:numId="28" w16cid:durableId="1887795375">
    <w:abstractNumId w:val="12"/>
  </w:num>
  <w:num w:numId="29" w16cid:durableId="1486160733">
    <w:abstractNumId w:val="25"/>
  </w:num>
  <w:num w:numId="30" w16cid:durableId="141840706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2B80"/>
    <w:rsid w:val="00046679"/>
    <w:rsid w:val="0005176F"/>
    <w:rsid w:val="000A3345"/>
    <w:rsid w:val="000B210D"/>
    <w:rsid w:val="00143F78"/>
    <w:rsid w:val="00147604"/>
    <w:rsid w:val="001749A9"/>
    <w:rsid w:val="0018712E"/>
    <w:rsid w:val="00196275"/>
    <w:rsid w:val="001C528B"/>
    <w:rsid w:val="00214BB6"/>
    <w:rsid w:val="002B16C4"/>
    <w:rsid w:val="003213D5"/>
    <w:rsid w:val="003258B1"/>
    <w:rsid w:val="003B7BA3"/>
    <w:rsid w:val="004037B8"/>
    <w:rsid w:val="00436961"/>
    <w:rsid w:val="00551C30"/>
    <w:rsid w:val="00583274"/>
    <w:rsid w:val="00743047"/>
    <w:rsid w:val="007C3D04"/>
    <w:rsid w:val="007D63E9"/>
    <w:rsid w:val="00827A12"/>
    <w:rsid w:val="008619F0"/>
    <w:rsid w:val="0088782B"/>
    <w:rsid w:val="00946B08"/>
    <w:rsid w:val="00A53789"/>
    <w:rsid w:val="00AF2BB1"/>
    <w:rsid w:val="00B924A6"/>
    <w:rsid w:val="00BE475D"/>
    <w:rsid w:val="00CA4534"/>
    <w:rsid w:val="00CD4F3B"/>
    <w:rsid w:val="00D56E19"/>
    <w:rsid w:val="00D751F8"/>
    <w:rsid w:val="00DE2B80"/>
    <w:rsid w:val="00DE3528"/>
    <w:rsid w:val="00E401CD"/>
    <w:rsid w:val="00ED3C9E"/>
    <w:rsid w:val="00ED5FF0"/>
    <w:rsid w:val="00F10D6D"/>
    <w:rsid w:val="00F83401"/>
    <w:rsid w:val="00FF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5AF557"/>
  <w15:chartTrackingRefBased/>
  <w15:docId w15:val="{E7F0EE7B-5828-417F-AEE3-77A9FDEC1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BB1"/>
    <w:pPr>
      <w:spacing w:after="0" w:line="240" w:lineRule="auto"/>
      <w:jc w:val="center"/>
    </w:pPr>
    <w:rPr>
      <w:rFonts w:eastAsia="Cambria Math" w:cs="Times New Roman"/>
      <w:sz w:val="20"/>
      <w:szCs w:val="20"/>
    </w:rPr>
  </w:style>
  <w:style w:type="paragraph" w:styleId="Heading1">
    <w:name w:val="heading 1"/>
    <w:basedOn w:val="Normal"/>
    <w:next w:val="Normal"/>
    <w:link w:val="Heading1Char"/>
    <w:qFormat/>
    <w:rsid w:val="00AF2BB1"/>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AF2BB1"/>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AF2BB1"/>
    <w:pPr>
      <w:numPr>
        <w:ilvl w:val="2"/>
        <w:numId w:val="4"/>
      </w:numPr>
      <w:spacing w:line="240" w:lineRule="exact"/>
      <w:ind w:firstLine="288"/>
      <w:jc w:val="both"/>
      <w:outlineLvl w:val="2"/>
    </w:pPr>
    <w:rPr>
      <w:i/>
      <w:iCs/>
      <w:noProof/>
    </w:rPr>
  </w:style>
  <w:style w:type="paragraph" w:styleId="Heading4">
    <w:name w:val="heading 4"/>
    <w:basedOn w:val="Normal"/>
    <w:next w:val="Normal"/>
    <w:link w:val="Heading4Char"/>
    <w:qFormat/>
    <w:rsid w:val="00AF2BB1"/>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AF2BB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F2BB1"/>
    <w:rPr>
      <w:rFonts w:eastAsia="Cambria Math" w:cs="Times New Roman"/>
      <w:smallCaps/>
      <w:noProof/>
      <w:sz w:val="20"/>
      <w:szCs w:val="20"/>
    </w:rPr>
  </w:style>
  <w:style w:type="character" w:customStyle="1" w:styleId="Heading2Char">
    <w:name w:val="Heading 2 Char"/>
    <w:basedOn w:val="DefaultParagraphFont"/>
    <w:link w:val="Heading2"/>
    <w:rsid w:val="00AF2BB1"/>
    <w:rPr>
      <w:rFonts w:eastAsia="Cambria Math" w:cs="Times New Roman"/>
      <w:i/>
      <w:iCs/>
      <w:noProof/>
      <w:sz w:val="20"/>
      <w:szCs w:val="20"/>
    </w:rPr>
  </w:style>
  <w:style w:type="character" w:customStyle="1" w:styleId="Heading3Char">
    <w:name w:val="Heading 3 Char"/>
    <w:basedOn w:val="DefaultParagraphFont"/>
    <w:link w:val="Heading3"/>
    <w:rsid w:val="00AF2BB1"/>
    <w:rPr>
      <w:rFonts w:eastAsia="Cambria Math" w:cs="Times New Roman"/>
      <w:i/>
      <w:iCs/>
      <w:noProof/>
      <w:sz w:val="20"/>
      <w:szCs w:val="20"/>
    </w:rPr>
  </w:style>
  <w:style w:type="character" w:customStyle="1" w:styleId="Heading4Char">
    <w:name w:val="Heading 4 Char"/>
    <w:basedOn w:val="DefaultParagraphFont"/>
    <w:link w:val="Heading4"/>
    <w:rsid w:val="00AF2BB1"/>
    <w:rPr>
      <w:rFonts w:eastAsia="Cambria Math" w:cs="Times New Roman"/>
      <w:i/>
      <w:iCs/>
      <w:noProof/>
      <w:sz w:val="20"/>
      <w:szCs w:val="20"/>
    </w:rPr>
  </w:style>
  <w:style w:type="character" w:customStyle="1" w:styleId="Heading5Char">
    <w:name w:val="Heading 5 Char"/>
    <w:basedOn w:val="DefaultParagraphFont"/>
    <w:link w:val="Heading5"/>
    <w:rsid w:val="00AF2BB1"/>
    <w:rPr>
      <w:rFonts w:eastAsia="Cambria Math" w:cs="Times New Roman"/>
      <w:smallCaps/>
      <w:noProof/>
      <w:sz w:val="20"/>
      <w:szCs w:val="20"/>
    </w:rPr>
  </w:style>
  <w:style w:type="paragraph" w:customStyle="1" w:styleId="Abstract">
    <w:name w:val="Abstract"/>
    <w:rsid w:val="00AF2BB1"/>
    <w:pPr>
      <w:spacing w:after="200" w:line="240" w:lineRule="auto"/>
      <w:ind w:firstLine="272"/>
      <w:jc w:val="both"/>
    </w:pPr>
    <w:rPr>
      <w:rFonts w:eastAsia="Cambria Math" w:cs="Times New Roman"/>
      <w:b/>
      <w:bCs/>
      <w:sz w:val="18"/>
      <w:szCs w:val="18"/>
    </w:rPr>
  </w:style>
  <w:style w:type="paragraph" w:customStyle="1" w:styleId="Affiliation">
    <w:name w:val="Affiliation"/>
    <w:rsid w:val="00AF2BB1"/>
    <w:pPr>
      <w:spacing w:after="0" w:line="240" w:lineRule="auto"/>
      <w:jc w:val="center"/>
    </w:pPr>
    <w:rPr>
      <w:rFonts w:eastAsia="Cambria Math" w:cs="Times New Roman"/>
      <w:sz w:val="20"/>
      <w:szCs w:val="20"/>
    </w:rPr>
  </w:style>
  <w:style w:type="paragraph" w:customStyle="1" w:styleId="Author">
    <w:name w:val="Author"/>
    <w:rsid w:val="00AF2BB1"/>
    <w:pPr>
      <w:spacing w:before="360" w:after="40" w:line="240" w:lineRule="auto"/>
      <w:jc w:val="center"/>
    </w:pPr>
    <w:rPr>
      <w:rFonts w:eastAsia="Cambria Math" w:cs="Times New Roman"/>
      <w:noProof/>
      <w:sz w:val="22"/>
    </w:rPr>
  </w:style>
  <w:style w:type="paragraph" w:styleId="BodyText">
    <w:name w:val="Body Text"/>
    <w:basedOn w:val="Normal"/>
    <w:link w:val="BodyTextChar"/>
    <w:rsid w:val="00AF2BB1"/>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AF2BB1"/>
    <w:rPr>
      <w:rFonts w:eastAsia="Cambria Math" w:cs="Times New Roman"/>
      <w:spacing w:val="-1"/>
      <w:sz w:val="20"/>
      <w:szCs w:val="20"/>
      <w:lang w:val="x-none" w:eastAsia="x-none"/>
    </w:rPr>
  </w:style>
  <w:style w:type="paragraph" w:customStyle="1" w:styleId="bulletlist">
    <w:name w:val="bullet list"/>
    <w:basedOn w:val="BodyText"/>
    <w:rsid w:val="00AF2BB1"/>
    <w:pPr>
      <w:numPr>
        <w:numId w:val="1"/>
      </w:numPr>
      <w:tabs>
        <w:tab w:val="clear" w:pos="648"/>
      </w:tabs>
      <w:ind w:left="576" w:hanging="288"/>
    </w:pPr>
  </w:style>
  <w:style w:type="paragraph" w:customStyle="1" w:styleId="equation">
    <w:name w:val="equation"/>
    <w:basedOn w:val="Normal"/>
    <w:rsid w:val="00AF2BB1"/>
    <w:pPr>
      <w:tabs>
        <w:tab w:val="center" w:pos="2520"/>
        <w:tab w:val="right" w:pos="5040"/>
      </w:tabs>
      <w:spacing w:before="240" w:after="240" w:line="216" w:lineRule="auto"/>
    </w:pPr>
    <w:rPr>
      <w:rFonts w:ascii="Cambria Math" w:hAnsi="Cambria Math" w:cs="Cambria Math"/>
    </w:rPr>
  </w:style>
  <w:style w:type="paragraph" w:customStyle="1" w:styleId="figurecaption">
    <w:name w:val="figure caption"/>
    <w:rsid w:val="00AF2BB1"/>
    <w:pPr>
      <w:numPr>
        <w:numId w:val="2"/>
      </w:numPr>
      <w:tabs>
        <w:tab w:val="left" w:pos="533"/>
      </w:tabs>
      <w:spacing w:before="80" w:after="200" w:line="240" w:lineRule="auto"/>
      <w:ind w:left="0" w:firstLine="0"/>
      <w:jc w:val="both"/>
    </w:pPr>
    <w:rPr>
      <w:rFonts w:eastAsia="Cambria Math" w:cs="Times New Roman"/>
      <w:noProof/>
      <w:sz w:val="16"/>
      <w:szCs w:val="16"/>
    </w:rPr>
  </w:style>
  <w:style w:type="paragraph" w:customStyle="1" w:styleId="footnote">
    <w:name w:val="footnote"/>
    <w:rsid w:val="00AF2BB1"/>
    <w:pPr>
      <w:framePr w:hSpace="187" w:vSpace="187" w:wrap="notBeside" w:vAnchor="text" w:hAnchor="page" w:x="6121" w:y="577"/>
      <w:numPr>
        <w:numId w:val="3"/>
      </w:numPr>
      <w:spacing w:after="40" w:line="240" w:lineRule="auto"/>
    </w:pPr>
    <w:rPr>
      <w:rFonts w:eastAsia="Cambria Math" w:cs="Times New Roman"/>
      <w:sz w:val="16"/>
      <w:szCs w:val="16"/>
    </w:rPr>
  </w:style>
  <w:style w:type="paragraph" w:customStyle="1" w:styleId="papersubtitle">
    <w:name w:val="paper subtitle"/>
    <w:rsid w:val="00AF2BB1"/>
    <w:pPr>
      <w:spacing w:after="120" w:line="240" w:lineRule="auto"/>
      <w:jc w:val="center"/>
    </w:pPr>
    <w:rPr>
      <w:rFonts w:eastAsia="@SimSun" w:cs="Times New Roman"/>
      <w:noProof/>
      <w:sz w:val="28"/>
      <w:szCs w:val="28"/>
    </w:rPr>
  </w:style>
  <w:style w:type="paragraph" w:customStyle="1" w:styleId="papertitle">
    <w:name w:val="paper title"/>
    <w:rsid w:val="00AF2BB1"/>
    <w:pPr>
      <w:spacing w:after="120" w:line="240" w:lineRule="auto"/>
      <w:jc w:val="center"/>
    </w:pPr>
    <w:rPr>
      <w:rFonts w:eastAsia="@SimSun" w:cs="Times New Roman"/>
      <w:noProof/>
      <w:sz w:val="48"/>
      <w:szCs w:val="48"/>
    </w:rPr>
  </w:style>
  <w:style w:type="paragraph" w:customStyle="1" w:styleId="references">
    <w:name w:val="references"/>
    <w:rsid w:val="00AF2BB1"/>
    <w:pPr>
      <w:numPr>
        <w:numId w:val="5"/>
      </w:numPr>
      <w:spacing w:after="50" w:line="180" w:lineRule="exact"/>
      <w:jc w:val="both"/>
    </w:pPr>
    <w:rPr>
      <w:rFonts w:eastAsia="@SimSun" w:cs="Times New Roman"/>
      <w:noProof/>
      <w:sz w:val="16"/>
      <w:szCs w:val="16"/>
    </w:rPr>
  </w:style>
  <w:style w:type="paragraph" w:customStyle="1" w:styleId="sponsors">
    <w:name w:val="sponsors"/>
    <w:rsid w:val="00AF2BB1"/>
    <w:pPr>
      <w:framePr w:wrap="auto" w:hAnchor="text" w:x="615" w:y="2239"/>
      <w:pBdr>
        <w:top w:val="single" w:sz="4" w:space="2" w:color="auto"/>
      </w:pBdr>
      <w:spacing w:after="0" w:line="240" w:lineRule="auto"/>
      <w:ind w:firstLine="288"/>
    </w:pPr>
    <w:rPr>
      <w:rFonts w:eastAsia="Cambria Math" w:cs="Times New Roman"/>
      <w:sz w:val="16"/>
      <w:szCs w:val="16"/>
    </w:rPr>
  </w:style>
  <w:style w:type="paragraph" w:customStyle="1" w:styleId="tablecolhead">
    <w:name w:val="table col head"/>
    <w:basedOn w:val="Normal"/>
    <w:rsid w:val="00AF2BB1"/>
    <w:rPr>
      <w:b/>
      <w:bCs/>
      <w:sz w:val="16"/>
      <w:szCs w:val="16"/>
    </w:rPr>
  </w:style>
  <w:style w:type="paragraph" w:customStyle="1" w:styleId="tablecolsubhead">
    <w:name w:val="table col subhead"/>
    <w:basedOn w:val="tablecolhead"/>
    <w:rsid w:val="00AF2BB1"/>
    <w:rPr>
      <w:i/>
      <w:iCs/>
      <w:sz w:val="15"/>
      <w:szCs w:val="15"/>
    </w:rPr>
  </w:style>
  <w:style w:type="paragraph" w:customStyle="1" w:styleId="tablecopy">
    <w:name w:val="table copy"/>
    <w:rsid w:val="00AF2BB1"/>
    <w:pPr>
      <w:spacing w:after="0" w:line="240" w:lineRule="auto"/>
      <w:jc w:val="both"/>
    </w:pPr>
    <w:rPr>
      <w:rFonts w:eastAsia="Cambria Math" w:cs="Times New Roman"/>
      <w:noProof/>
      <w:sz w:val="16"/>
      <w:szCs w:val="16"/>
    </w:rPr>
  </w:style>
  <w:style w:type="paragraph" w:customStyle="1" w:styleId="tablefootnote">
    <w:name w:val="table footnote"/>
    <w:rsid w:val="00AF2BB1"/>
    <w:pPr>
      <w:numPr>
        <w:numId w:val="21"/>
      </w:numPr>
      <w:spacing w:before="60" w:after="30" w:line="240" w:lineRule="auto"/>
      <w:ind w:left="58" w:hanging="29"/>
      <w:jc w:val="right"/>
    </w:pPr>
    <w:rPr>
      <w:rFonts w:eastAsia="Cambria Math" w:cs="Times New Roman"/>
      <w:sz w:val="12"/>
      <w:szCs w:val="12"/>
    </w:rPr>
  </w:style>
  <w:style w:type="paragraph" w:customStyle="1" w:styleId="tablehead">
    <w:name w:val="table head"/>
    <w:rsid w:val="00AF2BB1"/>
    <w:pPr>
      <w:numPr>
        <w:numId w:val="6"/>
      </w:numPr>
      <w:spacing w:before="240" w:after="120" w:line="216" w:lineRule="auto"/>
      <w:jc w:val="center"/>
    </w:pPr>
    <w:rPr>
      <w:rFonts w:eastAsia="Cambria Math" w:cs="Times New Roman"/>
      <w:smallCaps/>
      <w:noProof/>
      <w:sz w:val="16"/>
      <w:szCs w:val="16"/>
    </w:rPr>
  </w:style>
  <w:style w:type="paragraph" w:customStyle="1" w:styleId="Keywords">
    <w:name w:val="Keywords"/>
    <w:basedOn w:val="Abstract"/>
    <w:qFormat/>
    <w:rsid w:val="00AF2BB1"/>
    <w:pPr>
      <w:spacing w:after="120"/>
      <w:ind w:firstLine="274"/>
    </w:pPr>
    <w:rPr>
      <w:i/>
    </w:rPr>
  </w:style>
  <w:style w:type="paragraph" w:styleId="Header">
    <w:name w:val="header"/>
    <w:basedOn w:val="Normal"/>
    <w:link w:val="HeaderChar"/>
    <w:rsid w:val="00AF2BB1"/>
    <w:pPr>
      <w:tabs>
        <w:tab w:val="center" w:pos="4680"/>
        <w:tab w:val="right" w:pos="9360"/>
      </w:tabs>
    </w:pPr>
  </w:style>
  <w:style w:type="character" w:customStyle="1" w:styleId="HeaderChar">
    <w:name w:val="Header Char"/>
    <w:basedOn w:val="DefaultParagraphFont"/>
    <w:link w:val="Header"/>
    <w:rsid w:val="00AF2BB1"/>
    <w:rPr>
      <w:rFonts w:eastAsia="Cambria Math" w:cs="Times New Roman"/>
      <w:sz w:val="20"/>
      <w:szCs w:val="20"/>
    </w:rPr>
  </w:style>
  <w:style w:type="paragraph" w:styleId="Footer">
    <w:name w:val="footer"/>
    <w:basedOn w:val="Normal"/>
    <w:link w:val="FooterChar"/>
    <w:rsid w:val="00AF2BB1"/>
    <w:pPr>
      <w:tabs>
        <w:tab w:val="center" w:pos="4680"/>
        <w:tab w:val="right" w:pos="9360"/>
      </w:tabs>
    </w:pPr>
  </w:style>
  <w:style w:type="character" w:customStyle="1" w:styleId="FooterChar">
    <w:name w:val="Footer Char"/>
    <w:basedOn w:val="DefaultParagraphFont"/>
    <w:link w:val="Footer"/>
    <w:rsid w:val="00AF2BB1"/>
    <w:rPr>
      <w:rFonts w:eastAsia="Cambria Math" w:cs="Times New Roman"/>
      <w:sz w:val="20"/>
      <w:szCs w:val="20"/>
    </w:rPr>
  </w:style>
  <w:style w:type="character" w:customStyle="1" w:styleId="a">
    <w:name w:val="_"/>
    <w:basedOn w:val="DefaultParagraphFont"/>
    <w:rsid w:val="00AF2BB1"/>
  </w:style>
  <w:style w:type="character" w:customStyle="1" w:styleId="fc1">
    <w:name w:val="fc1"/>
    <w:basedOn w:val="DefaultParagraphFont"/>
    <w:rsid w:val="00AF2BB1"/>
  </w:style>
  <w:style w:type="character" w:customStyle="1" w:styleId="ws6d">
    <w:name w:val="ws6d"/>
    <w:basedOn w:val="DefaultParagraphFont"/>
    <w:rsid w:val="00AF2BB1"/>
  </w:style>
  <w:style w:type="character" w:customStyle="1" w:styleId="ws67">
    <w:name w:val="ws67"/>
    <w:basedOn w:val="DefaultParagraphFont"/>
    <w:rsid w:val="00AF2BB1"/>
  </w:style>
  <w:style w:type="character" w:customStyle="1" w:styleId="lsa">
    <w:name w:val="lsa"/>
    <w:basedOn w:val="DefaultParagraphFont"/>
    <w:rsid w:val="00AF2BB1"/>
  </w:style>
  <w:style w:type="character" w:customStyle="1" w:styleId="ws71">
    <w:name w:val="ws71"/>
    <w:basedOn w:val="DefaultParagraphFont"/>
    <w:rsid w:val="00AF2BB1"/>
  </w:style>
  <w:style w:type="character" w:customStyle="1" w:styleId="ws74">
    <w:name w:val="ws74"/>
    <w:basedOn w:val="DefaultParagraphFont"/>
    <w:rsid w:val="00AF2BB1"/>
  </w:style>
  <w:style w:type="table" w:styleId="TableGrid">
    <w:name w:val="Table Grid"/>
    <w:basedOn w:val="TableNormal"/>
    <w:rsid w:val="00AF2BB1"/>
    <w:pPr>
      <w:spacing w:after="0" w:line="240" w:lineRule="auto"/>
    </w:pPr>
    <w:rPr>
      <w:rFonts w:eastAsia="Cambria Math"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AF2BB1"/>
    <w:rPr>
      <w:color w:val="0563C1"/>
      <w:u w:val="single"/>
    </w:rPr>
  </w:style>
  <w:style w:type="character" w:customStyle="1" w:styleId="UnresolvedMention1">
    <w:name w:val="Unresolved Mention1"/>
    <w:uiPriority w:val="99"/>
    <w:semiHidden/>
    <w:unhideWhenUsed/>
    <w:rsid w:val="00AF2BB1"/>
    <w:rPr>
      <w:color w:val="605E5C"/>
      <w:shd w:val="clear" w:color="auto" w:fill="E1DFDD"/>
    </w:rPr>
  </w:style>
  <w:style w:type="character" w:styleId="FollowedHyperlink">
    <w:name w:val="FollowedHyperlink"/>
    <w:rsid w:val="00AF2BB1"/>
    <w:rPr>
      <w:color w:val="954F72"/>
      <w:u w:val="single"/>
    </w:rPr>
  </w:style>
  <w:style w:type="character" w:customStyle="1" w:styleId="ff4">
    <w:name w:val="ff4"/>
    <w:basedOn w:val="DefaultParagraphFont"/>
    <w:rsid w:val="00AF2BB1"/>
  </w:style>
  <w:style w:type="character" w:customStyle="1" w:styleId="fc0">
    <w:name w:val="fc0"/>
    <w:basedOn w:val="DefaultParagraphFont"/>
    <w:rsid w:val="00AF2BB1"/>
  </w:style>
  <w:style w:type="character" w:customStyle="1" w:styleId="ls4">
    <w:name w:val="ls4"/>
    <w:basedOn w:val="DefaultParagraphFont"/>
    <w:rsid w:val="00AF2BB1"/>
  </w:style>
  <w:style w:type="character" w:customStyle="1" w:styleId="lsd">
    <w:name w:val="lsd"/>
    <w:basedOn w:val="DefaultParagraphFont"/>
    <w:rsid w:val="00AF2BB1"/>
  </w:style>
  <w:style w:type="character" w:customStyle="1" w:styleId="ls22">
    <w:name w:val="ls22"/>
    <w:basedOn w:val="DefaultParagraphFont"/>
    <w:rsid w:val="00AF2BB1"/>
  </w:style>
  <w:style w:type="character" w:customStyle="1" w:styleId="ff8">
    <w:name w:val="ff8"/>
    <w:basedOn w:val="DefaultParagraphFont"/>
    <w:rsid w:val="00AF2BB1"/>
  </w:style>
  <w:style w:type="character" w:customStyle="1" w:styleId="fc2">
    <w:name w:val="fc2"/>
    <w:basedOn w:val="DefaultParagraphFont"/>
    <w:rsid w:val="00AF2BB1"/>
  </w:style>
  <w:style w:type="character" w:styleId="PlaceholderText">
    <w:name w:val="Placeholder Text"/>
    <w:basedOn w:val="DefaultParagraphFont"/>
    <w:uiPriority w:val="99"/>
    <w:semiHidden/>
    <w:rsid w:val="00ED5FF0"/>
    <w:rPr>
      <w:color w:val="808080"/>
    </w:rPr>
  </w:style>
  <w:style w:type="paragraph" w:styleId="ListParagraph">
    <w:name w:val="List Paragraph"/>
    <w:basedOn w:val="Normal"/>
    <w:uiPriority w:val="34"/>
    <w:qFormat/>
    <w:rsid w:val="00147604"/>
    <w:pPr>
      <w:ind w:left="720"/>
      <w:contextualSpacing/>
    </w:pPr>
  </w:style>
  <w:style w:type="character" w:styleId="Strong">
    <w:name w:val="Strong"/>
    <w:basedOn w:val="DefaultParagraphFont"/>
    <w:uiPriority w:val="22"/>
    <w:qFormat/>
    <w:rsid w:val="0058327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21FF0-AAA8-405F-9F05-41AD08503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1</Pages>
  <Words>7653</Words>
  <Characters>4362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h Phuc</dc:creator>
  <cp:keywords/>
  <dc:description/>
  <cp:lastModifiedBy>Vũ Đình Phúc</cp:lastModifiedBy>
  <cp:revision>12</cp:revision>
  <dcterms:created xsi:type="dcterms:W3CDTF">2021-07-04T14:06:00Z</dcterms:created>
  <dcterms:modified xsi:type="dcterms:W3CDTF">2022-06-24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36b9f10-28b3-303f-8519-89ea5bf784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